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sidRPr="00620701">
        <w:rPr>
          <w:rFonts w:ascii="Times New Roman" w:hAnsi="Times New Roman" w:cs="Times New Roman"/>
          <w:color w:val="156082" w:themeColor="accent1"/>
          <w:rPrChange w:id="0" w:author="Martin, Greta Katherine" w:date="2025-03-27T12:44:00Z" w16du:dateUtc="2025-03-27T16:44:00Z">
            <w:rPr>
              <w:rFonts w:ascii="Times New Roman" w:hAnsi="Times New Roman" w:cs="Times New Roman"/>
            </w:rPr>
          </w:rPrChange>
        </w:rPr>
        <w:t>NDVI</w:t>
      </w:r>
      <w:r w:rsidR="00841A64" w:rsidRPr="00620701">
        <w:rPr>
          <w:rFonts w:ascii="Times New Roman" w:hAnsi="Times New Roman" w:cs="Times New Roman"/>
          <w:color w:val="156082" w:themeColor="accent1"/>
          <w:rPrChange w:id="1" w:author="Martin, Greta Katherine" w:date="2025-03-27T12:44:00Z" w16du:dateUtc="2025-03-27T16:44:00Z">
            <w:rPr>
              <w:rFonts w:ascii="Times New Roman" w:hAnsi="Times New Roman" w:cs="Times New Roman"/>
            </w:rPr>
          </w:rPrChange>
        </w:rPr>
        <w:t xml:space="preserve"> is generally higher and more stable in European and North American cities, where </w:t>
      </w:r>
      <w:r w:rsidR="00227D90" w:rsidRPr="00620701">
        <w:rPr>
          <w:rFonts w:ascii="Times New Roman" w:hAnsi="Times New Roman" w:cs="Times New Roman"/>
          <w:color w:val="156082" w:themeColor="accent1"/>
          <w:rPrChange w:id="2" w:author="Martin, Greta Katherine" w:date="2025-03-27T12:44:00Z" w16du:dateUtc="2025-03-27T16:44:00Z">
            <w:rPr>
              <w:rFonts w:ascii="Times New Roman" w:hAnsi="Times New Roman" w:cs="Times New Roman"/>
            </w:rPr>
          </w:rPrChange>
        </w:rPr>
        <w:t>epidemiologic</w:t>
      </w:r>
      <w:r w:rsidR="00841A64" w:rsidRPr="00620701">
        <w:rPr>
          <w:rFonts w:ascii="Times New Roman" w:hAnsi="Times New Roman" w:cs="Times New Roman"/>
          <w:color w:val="156082" w:themeColor="accent1"/>
          <w:rPrChange w:id="3" w:author="Martin, Greta Katherine" w:date="2025-03-27T12:44:00Z" w16du:dateUtc="2025-03-27T16:44:00Z">
            <w:rPr>
              <w:rFonts w:ascii="Times New Roman" w:hAnsi="Times New Roman" w:cs="Times New Roman"/>
            </w:rPr>
          </w:rPrChange>
        </w:rPr>
        <w:t xml:space="preserve"> </w:t>
      </w:r>
      <w:r w:rsidR="00227D90" w:rsidRPr="00620701">
        <w:rPr>
          <w:rFonts w:ascii="Times New Roman" w:hAnsi="Times New Roman" w:cs="Times New Roman"/>
          <w:color w:val="156082" w:themeColor="accent1"/>
          <w:rPrChange w:id="4" w:author="Martin, Greta Katherine" w:date="2025-03-27T12:44:00Z" w16du:dateUtc="2025-03-27T16:44:00Z">
            <w:rPr>
              <w:rFonts w:ascii="Times New Roman" w:hAnsi="Times New Roman" w:cs="Times New Roman"/>
            </w:rPr>
          </w:rPrChange>
        </w:rPr>
        <w:t xml:space="preserve">studies </w:t>
      </w:r>
      <w:r w:rsidR="00841A64" w:rsidRPr="00620701">
        <w:rPr>
          <w:rFonts w:ascii="Times New Roman" w:hAnsi="Times New Roman" w:cs="Times New Roman"/>
          <w:color w:val="156082" w:themeColor="accent1"/>
          <w:rPrChange w:id="5" w:author="Martin, Greta Katherine" w:date="2025-03-27T12:44:00Z" w16du:dateUtc="2025-03-27T16:44:00Z">
            <w:rPr>
              <w:rFonts w:ascii="Times New Roman" w:hAnsi="Times New Roman" w:cs="Times New Roman"/>
            </w:rPr>
          </w:rPrChange>
        </w:rPr>
        <w:t xml:space="preserve">and health impact </w:t>
      </w:r>
      <w:r w:rsidR="00227D90" w:rsidRPr="00620701">
        <w:rPr>
          <w:rFonts w:ascii="Times New Roman" w:hAnsi="Times New Roman" w:cs="Times New Roman"/>
          <w:color w:val="156082" w:themeColor="accent1"/>
          <w:rPrChange w:id="6" w:author="Martin, Greta Katherine" w:date="2025-03-27T12:44:00Z" w16du:dateUtc="2025-03-27T16:44:00Z">
            <w:rPr>
              <w:rFonts w:ascii="Times New Roman" w:hAnsi="Times New Roman" w:cs="Times New Roman"/>
            </w:rPr>
          </w:rPrChange>
        </w:rPr>
        <w:t>assessments</w:t>
      </w:r>
      <w:r w:rsidR="00841A64" w:rsidRPr="00620701">
        <w:rPr>
          <w:rFonts w:ascii="Times New Roman" w:hAnsi="Times New Roman" w:cs="Times New Roman"/>
          <w:color w:val="156082" w:themeColor="accent1"/>
          <w:rPrChange w:id="7" w:author="Martin, Greta Katherine" w:date="2025-03-27T12:44:00Z" w16du:dateUtc="2025-03-27T16:44:00Z">
            <w:rPr>
              <w:rFonts w:ascii="Times New Roman" w:hAnsi="Times New Roman" w:cs="Times New Roman"/>
            </w:rPr>
          </w:rPrChange>
        </w:rPr>
        <w:t xml:space="preserve"> of NDVI and all-cause mortality have focused.</w:t>
      </w:r>
      <w:r w:rsidR="00841A64">
        <w:rPr>
          <w:rFonts w:ascii="Times New Roman" w:hAnsi="Times New Roman" w:cs="Times New Roman"/>
        </w:rPr>
        <w:t xml:space="preserve">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Del="00AB1FFE" w:rsidRDefault="00751D10" w:rsidP="00551D54">
      <w:pPr>
        <w:rPr>
          <w:del w:id="8" w:author="Martin, Greta Katherine" w:date="2025-03-27T11:48:00Z" w16du:dateUtc="2025-03-27T15:48:00Z"/>
          <w:rFonts w:ascii="Times New Roman" w:hAnsi="Times New Roman" w:cs="Times New Roman"/>
        </w:rPr>
      </w:pPr>
    </w:p>
    <w:p w14:paraId="65577297" w14:textId="5CDE2C36" w:rsidR="00AF54A8" w:rsidDel="00AB1FFE" w:rsidRDefault="00AF54A8" w:rsidP="00AF54A8">
      <w:pPr>
        <w:rPr>
          <w:moveFrom w:id="9" w:author="Martin, Greta Katherine" w:date="2025-03-27T11:48:00Z" w16du:dateUtc="2025-03-27T15:48:00Z"/>
          <w:rFonts w:ascii="Times New Roman" w:hAnsi="Times New Roman" w:cs="Times New Roman"/>
          <w:color w:val="000000" w:themeColor="text1"/>
        </w:rPr>
      </w:pPr>
      <w:moveFromRangeStart w:id="10" w:author="Martin, Greta Katherine" w:date="2025-03-27T11:48:00Z" w:name="move193968517"/>
      <w:moveFrom w:id="11" w:author="Martin, Greta Katherine" w:date="2025-03-27T11:48:00Z" w16du:dateUtc="2025-03-27T15:48:00Z">
        <w:r w:rsidRPr="00E150CA" w:rsidDel="00AB1FFE">
          <w:rPr>
            <w:rFonts w:ascii="Times New Roman" w:hAnsi="Times New Roman" w:cs="Times New Roman"/>
            <w:color w:val="000000"/>
            <w:shd w:val="clear" w:color="auto" w:fill="FFFFFF"/>
          </w:rPr>
          <w:t>Urban green</w:t>
        </w:r>
        <w:r w:rsidR="008433FB" w:rsidDel="00AB1FFE">
          <w:rPr>
            <w:rFonts w:ascii="Times New Roman" w:hAnsi="Times New Roman" w:cs="Times New Roman"/>
            <w:color w:val="000000"/>
            <w:shd w:val="clear" w:color="auto" w:fill="FFFFFF"/>
          </w:rPr>
          <w:t>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626F66"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such as city parks and tree-lined street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and blue 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like </w:t>
        </w:r>
        <w:r w:rsidR="00912715" w:rsidDel="00AB1FFE">
          <w:rPr>
            <w:rFonts w:ascii="Times New Roman" w:hAnsi="Times New Roman" w:cs="Times New Roman"/>
            <w:color w:val="000000"/>
            <w:shd w:val="clear" w:color="auto" w:fill="FFFFFF"/>
          </w:rPr>
          <w:t>lakes, rivers, and coastline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w:t>
        </w:r>
        <w:r w:rsidR="008433FB" w:rsidRPr="00E150CA" w:rsidDel="00AB1FFE">
          <w:rPr>
            <w:rFonts w:ascii="Times New Roman" w:hAnsi="Times New Roman" w:cs="Times New Roman"/>
            <w:color w:val="000000"/>
            <w:shd w:val="clear" w:color="auto" w:fill="FFFFFF"/>
          </w:rPr>
          <w:t>have</w:t>
        </w:r>
        <w:r w:rsidRPr="00E150CA" w:rsidDel="00AB1FFE">
          <w:rPr>
            <w:rFonts w:ascii="Times New Roman" w:hAnsi="Times New Roman" w:cs="Times New Roman"/>
            <w:color w:val="000000"/>
            <w:shd w:val="clear" w:color="auto" w:fill="FFFFFF"/>
          </w:rPr>
          <w:t xml:space="preserve"> been linked to improvements in </w:t>
        </w:r>
        <w:r w:rsidR="008433FB" w:rsidDel="00AB1FFE">
          <w:rPr>
            <w:rFonts w:ascii="Times New Roman" w:hAnsi="Times New Roman" w:cs="Times New Roman"/>
            <w:color w:val="000000"/>
            <w:shd w:val="clear" w:color="auto" w:fill="FFFFFF"/>
          </w:rPr>
          <w:t xml:space="preserve">human </w:t>
        </w:r>
        <w:r w:rsidRPr="00E150CA" w:rsidDel="00AB1FFE">
          <w:rPr>
            <w:rFonts w:ascii="Times New Roman" w:hAnsi="Times New Roman" w:cs="Times New Roman"/>
            <w:color w:val="000000"/>
            <w:shd w:val="clear" w:color="auto" w:fill="FFFFFF"/>
          </w:rPr>
          <w:t>health and climate resilienc</w:t>
        </w:r>
        <w:r w:rsidR="008433FB" w:rsidDel="00AB1FFE">
          <w:rPr>
            <w:rFonts w:ascii="Times New Roman" w:hAnsi="Times New Roman" w:cs="Times New Roman"/>
            <w:color w:val="000000"/>
            <w:shd w:val="clear" w:color="auto" w:fill="FFFFFF"/>
          </w:rPr>
          <w:t>y</w:t>
        </w:r>
        <w:r w:rsidRPr="00E150CA" w:rsidDel="00AB1FFE">
          <w:rPr>
            <w:rFonts w:ascii="Times New Roman" w:hAnsi="Times New Roman" w:cs="Times New Roman"/>
            <w:color w:val="000000"/>
            <w:shd w:val="clear" w:color="auto" w:fill="FFFFFF"/>
          </w:rPr>
          <w:t xml:space="preserve">. </w:t>
        </w:r>
        <w:r w:rsidRPr="00E150CA" w:rsidDel="00AB1FFE">
          <w:rPr>
            <w:rFonts w:ascii="Times New Roman" w:hAnsi="Times New Roman" w:cs="Times New Roman"/>
            <w:color w:val="000000" w:themeColor="text1"/>
          </w:rPr>
          <w:t xml:space="preserve">Greenspace </w:t>
        </w:r>
        <w:r w:rsidR="00AC3C2D" w:rsidDel="00AB1FFE">
          <w:rPr>
            <w:rFonts w:ascii="Times New Roman" w:hAnsi="Times New Roman" w:cs="Times New Roman"/>
            <w:color w:val="000000" w:themeColor="text1"/>
          </w:rPr>
          <w:t>has been</w:t>
        </w:r>
        <w:r w:rsidRPr="00E150CA" w:rsidDel="00AB1FFE">
          <w:rPr>
            <w:rFonts w:ascii="Times New Roman" w:hAnsi="Times New Roman" w:cs="Times New Roman"/>
            <w:color w:val="000000" w:themeColor="text1"/>
          </w:rPr>
          <w:t xml:space="preserve"> associated with improved mental and physical health, including reduced all-cause mortality</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1</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While less studied, blue space has also been linked to improved health</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2</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Urban </w:t>
        </w:r>
        <w:r w:rsidR="00D01BF5" w:rsidDel="00AB1FFE">
          <w:rPr>
            <w:rFonts w:ascii="Times New Roman" w:hAnsi="Times New Roman" w:cs="Times New Roman"/>
            <w:color w:val="000000" w:themeColor="text1"/>
          </w:rPr>
          <w:t>green and blue spaces</w:t>
        </w:r>
        <w:r w:rsidR="00D01BF5" w:rsidRPr="00E150CA" w:rsidDel="00AB1FFE">
          <w:rPr>
            <w:rFonts w:ascii="Times New Roman" w:hAnsi="Times New Roman" w:cs="Times New Roman"/>
            <w:color w:val="000000" w:themeColor="text1"/>
          </w:rPr>
          <w:t xml:space="preserve"> </w:t>
        </w:r>
        <w:r w:rsidR="00AC3C2D" w:rsidDel="00AB1FFE">
          <w:rPr>
            <w:rFonts w:ascii="Times New Roman" w:hAnsi="Times New Roman" w:cs="Times New Roman"/>
            <w:color w:val="000000" w:themeColor="text1"/>
          </w:rPr>
          <w:t>ha</w:t>
        </w:r>
        <w:r w:rsidR="00D01BF5" w:rsidDel="00AB1FFE">
          <w:rPr>
            <w:rFonts w:ascii="Times New Roman" w:hAnsi="Times New Roman" w:cs="Times New Roman"/>
            <w:color w:val="000000" w:themeColor="text1"/>
          </w:rPr>
          <w:t>ve</w:t>
        </w:r>
        <w:r w:rsidRPr="00E150CA" w:rsidDel="00AB1FFE">
          <w:rPr>
            <w:rFonts w:ascii="Times New Roman" w:hAnsi="Times New Roman" w:cs="Times New Roman"/>
            <w:color w:val="000000" w:themeColor="text1"/>
          </w:rPr>
          <w:t xml:space="preserve"> </w:t>
        </w:r>
        <w:r w:rsidR="005E3961" w:rsidDel="00AB1FFE">
          <w:rPr>
            <w:rFonts w:ascii="Times New Roman" w:hAnsi="Times New Roman" w:cs="Times New Roman"/>
            <w:color w:val="000000" w:themeColor="text1"/>
          </w:rPr>
          <w:t>also</w:t>
        </w:r>
        <w:r w:rsidR="00AC3C2D" w:rsidDel="00AB1FFE">
          <w:rPr>
            <w:rFonts w:ascii="Times New Roman" w:hAnsi="Times New Roman" w:cs="Times New Roman"/>
            <w:color w:val="000000" w:themeColor="text1"/>
          </w:rPr>
          <w:t xml:space="preserve"> been</w:t>
        </w:r>
        <w:r w:rsidR="005E3961" w:rsidDel="00AB1FFE">
          <w:rPr>
            <w:rFonts w:ascii="Times New Roman" w:hAnsi="Times New Roman" w:cs="Times New Roman"/>
            <w:color w:val="000000" w:themeColor="text1"/>
          </w:rPr>
          <w:t xml:space="preserve"> </w:t>
        </w:r>
        <w:r w:rsidRPr="00E150CA" w:rsidDel="00AB1FFE">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rFonts w:ascii="Times New Roman" w:hAnsi="Times New Roman" w:cs="Times New Roman"/>
            <w:color w:val="000000" w:themeColor="text1"/>
          </w:rPr>
          <w:t>radiation.</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3–6</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Greenspace has generally been the focus of urban nature policies and interventions, as it is more feasible to </w:t>
        </w:r>
        <w:r w:rsidR="00F94562" w:rsidDel="00AB1FFE">
          <w:rPr>
            <w:rFonts w:ascii="Times New Roman" w:hAnsi="Times New Roman" w:cs="Times New Roman"/>
            <w:color w:val="000000" w:themeColor="text1"/>
          </w:rPr>
          <w:t>create</w:t>
        </w:r>
        <w:r w:rsidRPr="00E150CA" w:rsidDel="00AB1FFE">
          <w:rPr>
            <w:rFonts w:ascii="Times New Roman" w:hAnsi="Times New Roman" w:cs="Times New Roman"/>
            <w:color w:val="000000" w:themeColor="text1"/>
          </w:rPr>
          <w:t xml:space="preserve"> than blue space.</w:t>
        </w:r>
      </w:moveFrom>
    </w:p>
    <w:moveFromRangeEnd w:id="10"/>
    <w:p w14:paraId="6EF598EA" w14:textId="587FF7A9" w:rsidR="00AF54A8" w:rsidRPr="00E150CA" w:rsidRDefault="00AF54A8" w:rsidP="00AF54A8">
      <w:pPr>
        <w:rPr>
          <w:rFonts w:ascii="Times New Roman" w:hAnsi="Times New Roman" w:cs="Times New Roman"/>
          <w:color w:val="000000" w:themeColor="text1"/>
        </w:rPr>
      </w:pPr>
    </w:p>
    <w:p w14:paraId="3F69CF97" w14:textId="79CAB04C" w:rsidR="00580922" w:rsidRDefault="00377F9E" w:rsidP="007B6224">
      <w:pPr>
        <w:rPr>
          <w:ins w:id="12" w:author="Martin, Greta Katherine" w:date="2025-03-27T11:48:00Z" w16du:dateUtc="2025-03-27T15:48:00Z"/>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7B4DCE">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7B4DCE" w:rsidRPr="007B4DCE">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sidRPr="00620701">
        <w:rPr>
          <w:rFonts w:ascii="Times New Roman" w:hAnsi="Times New Roman" w:cs="Times New Roman"/>
          <w:color w:val="156082" w:themeColor="accent1"/>
          <w:shd w:val="clear" w:color="auto" w:fill="FFFFFF"/>
          <w:rPrChange w:id="13" w:author="Martin, Greta Katherine" w:date="2025-03-27T12:44:00Z" w16du:dateUtc="2025-03-27T16:44:00Z">
            <w:rPr>
              <w:rFonts w:ascii="Times New Roman" w:hAnsi="Times New Roman" w:cs="Times New Roman"/>
              <w:color w:val="000000"/>
              <w:shd w:val="clear" w:color="auto" w:fill="FFFFFF"/>
            </w:rPr>
          </w:rPrChange>
        </w:rPr>
        <w:t>While</w:t>
      </w:r>
      <w:r w:rsidR="00751D10" w:rsidRPr="00620701">
        <w:rPr>
          <w:rFonts w:ascii="Times New Roman" w:hAnsi="Times New Roman" w:cs="Times New Roman"/>
          <w:color w:val="156082" w:themeColor="accent1"/>
          <w:shd w:val="clear" w:color="auto" w:fill="FFFFFF"/>
          <w:rPrChange w:id="14" w:author="Martin, Greta Katherine" w:date="2025-03-27T12:44:00Z" w16du:dateUtc="2025-03-27T16:44:00Z">
            <w:rPr>
              <w:rFonts w:ascii="Times New Roman" w:hAnsi="Times New Roman" w:cs="Times New Roman"/>
              <w:color w:val="000000"/>
              <w:shd w:val="clear" w:color="auto" w:fill="FFFFFF"/>
            </w:rPr>
          </w:rPrChange>
        </w:rPr>
        <w:t xml:space="preserve"> cities are responsible for over 80% of global greenhouse gas emissions</w:t>
      </w:r>
      <w:r w:rsidR="00836CE4" w:rsidRPr="00620701">
        <w:rPr>
          <w:rFonts w:ascii="Times New Roman" w:hAnsi="Times New Roman" w:cs="Times New Roman"/>
          <w:color w:val="156082" w:themeColor="accent1"/>
          <w:shd w:val="clear" w:color="auto" w:fill="FFFFFF"/>
          <w:rPrChange w:id="15" w:author="Martin, Greta Katherine" w:date="2025-03-27T12:44:00Z" w16du:dateUtc="2025-03-27T16:44:00Z">
            <w:rPr>
              <w:rFonts w:ascii="Times New Roman" w:hAnsi="Times New Roman" w:cs="Times New Roman"/>
              <w:color w:val="000000"/>
              <w:shd w:val="clear" w:color="auto" w:fill="FFFFFF"/>
            </w:rPr>
          </w:rPrChange>
        </w:rPr>
        <w:t>,</w:t>
      </w:r>
      <w:r w:rsidR="00751D10" w:rsidRPr="00620701">
        <w:rPr>
          <w:rFonts w:ascii="Times New Roman" w:hAnsi="Times New Roman" w:cs="Times New Roman"/>
          <w:color w:val="156082" w:themeColor="accent1"/>
          <w:shd w:val="clear" w:color="auto" w:fill="FFFFFF"/>
          <w:rPrChange w:id="16"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620701">
        <w:rPr>
          <w:rFonts w:ascii="Times New Roman" w:hAnsi="Times New Roman" w:cs="Times New Roman"/>
          <w:color w:val="156082" w:themeColor="accent1"/>
          <w:shd w:val="clear" w:color="auto" w:fill="FFFFFF"/>
          <w:rPrChange w:id="17"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2</w:t>
      </w:r>
      <w:r w:rsidR="00751D10" w:rsidRPr="00620701">
        <w:rPr>
          <w:rFonts w:ascii="Times New Roman" w:hAnsi="Times New Roman" w:cs="Times New Roman"/>
          <w:color w:val="156082" w:themeColor="accent1"/>
          <w:shd w:val="clear" w:color="auto" w:fill="FFFFFF"/>
          <w:rPrChange w:id="18"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620701">
        <w:rPr>
          <w:rFonts w:ascii="Times New Roman" w:hAnsi="Times New Roman" w:cs="Times New Roman"/>
          <w:color w:val="156082" w:themeColor="accent1"/>
          <w:shd w:val="clear" w:color="auto" w:fill="FFFFFF"/>
          <w:rPrChange w:id="19" w:author="Martin, Greta Katherine" w:date="2025-03-27T12:44:00Z" w16du:dateUtc="2025-03-27T16:44:00Z">
            <w:rPr>
              <w:rFonts w:ascii="Times New Roman" w:hAnsi="Times New Roman" w:cs="Times New Roman"/>
              <w:color w:val="000000"/>
              <w:shd w:val="clear" w:color="auto" w:fill="FFFFFF"/>
            </w:rPr>
          </w:rPrChange>
        </w:rPr>
        <w:t xml:space="preserve"> emissions per capita tend to be lower in cities than in less dense communities</w:t>
      </w:r>
      <w:r w:rsidR="00205BBE" w:rsidRPr="00620701">
        <w:rPr>
          <w:rFonts w:ascii="Times New Roman" w:hAnsi="Times New Roman" w:cs="Times New Roman"/>
          <w:color w:val="156082" w:themeColor="accent1"/>
          <w:shd w:val="clear" w:color="auto" w:fill="FFFFFF"/>
          <w:rPrChange w:id="20" w:author="Martin, Greta Katherine" w:date="2025-03-27T12:44:00Z" w16du:dateUtc="2025-03-27T16:44:00Z">
            <w:rPr>
              <w:rFonts w:ascii="Times New Roman" w:hAnsi="Times New Roman" w:cs="Times New Roman"/>
              <w:color w:val="000000"/>
              <w:shd w:val="clear" w:color="auto" w:fill="FFFFFF"/>
            </w:rPr>
          </w:rPrChange>
        </w:rPr>
        <w:t xml:space="preserve"> due to more efficient</w:t>
      </w:r>
      <w:r w:rsidR="00DB1587" w:rsidRPr="00620701">
        <w:rPr>
          <w:rFonts w:ascii="Times New Roman" w:hAnsi="Times New Roman" w:cs="Times New Roman"/>
          <w:color w:val="156082" w:themeColor="accent1"/>
          <w:shd w:val="clear" w:color="auto" w:fill="FFFFFF"/>
          <w:rPrChange w:id="21" w:author="Martin, Greta Katherine" w:date="2025-03-27T12:44:00Z" w16du:dateUtc="2025-03-27T16:44:00Z">
            <w:rPr>
              <w:rFonts w:ascii="Times New Roman" w:hAnsi="Times New Roman" w:cs="Times New Roman"/>
              <w:color w:val="000000"/>
              <w:shd w:val="clear" w:color="auto" w:fill="FFFFFF"/>
            </w:rPr>
          </w:rPrChange>
        </w:rPr>
        <w:t xml:space="preserve"> </w:t>
      </w:r>
      <w:r w:rsidR="00205BBE" w:rsidRPr="00620701">
        <w:rPr>
          <w:rFonts w:ascii="Times New Roman" w:hAnsi="Times New Roman" w:cs="Times New Roman"/>
          <w:color w:val="156082" w:themeColor="accent1"/>
          <w:shd w:val="clear" w:color="auto" w:fill="FFFFFF"/>
          <w:rPrChange w:id="22" w:author="Martin, Greta Katherine" w:date="2025-03-27T12:44:00Z" w16du:dateUtc="2025-03-27T16:44:00Z">
            <w:rPr>
              <w:rFonts w:ascii="Times New Roman" w:hAnsi="Times New Roman" w:cs="Times New Roman"/>
              <w:color w:val="000000"/>
              <w:shd w:val="clear" w:color="auto" w:fill="FFFFFF"/>
            </w:rPr>
          </w:rPrChange>
        </w:rPr>
        <w:t xml:space="preserve">transportation, </w:t>
      </w:r>
      <w:r w:rsidR="00DB1587" w:rsidRPr="00620701">
        <w:rPr>
          <w:rFonts w:ascii="Times New Roman" w:hAnsi="Times New Roman" w:cs="Times New Roman"/>
          <w:color w:val="156082" w:themeColor="accent1"/>
          <w:shd w:val="clear" w:color="auto" w:fill="FFFFFF"/>
          <w:rPrChange w:id="23" w:author="Martin, Greta Katherine" w:date="2025-03-27T12:44:00Z" w16du:dateUtc="2025-03-27T16:44:00Z">
            <w:rPr>
              <w:rFonts w:ascii="Times New Roman" w:hAnsi="Times New Roman" w:cs="Times New Roman"/>
              <w:color w:val="000000"/>
              <w:shd w:val="clear" w:color="auto" w:fill="FFFFFF"/>
            </w:rPr>
          </w:rPrChange>
        </w:rPr>
        <w:t>energy production</w:t>
      </w:r>
      <w:r w:rsidR="00205BBE" w:rsidRPr="00620701">
        <w:rPr>
          <w:rFonts w:ascii="Times New Roman" w:hAnsi="Times New Roman" w:cs="Times New Roman"/>
          <w:color w:val="156082" w:themeColor="accent1"/>
          <w:shd w:val="clear" w:color="auto" w:fill="FFFFFF"/>
          <w:rPrChange w:id="24" w:author="Martin, Greta Katherine" w:date="2025-03-27T12:44:00Z" w16du:dateUtc="2025-03-27T16:44:00Z">
            <w:rPr>
              <w:rFonts w:ascii="Times New Roman" w:hAnsi="Times New Roman" w:cs="Times New Roman"/>
              <w:color w:val="000000"/>
              <w:shd w:val="clear" w:color="auto" w:fill="FFFFFF"/>
            </w:rPr>
          </w:rPrChange>
        </w:rPr>
        <w:t>, and</w:t>
      </w:r>
      <w:r w:rsidR="00DB1587" w:rsidRPr="00620701">
        <w:rPr>
          <w:rFonts w:ascii="Times New Roman" w:hAnsi="Times New Roman" w:cs="Times New Roman"/>
          <w:color w:val="156082" w:themeColor="accent1"/>
          <w:shd w:val="clear" w:color="auto" w:fill="FFFFFF"/>
          <w:rPrChange w:id="25" w:author="Martin, Greta Katherine" w:date="2025-03-27T12:44:00Z" w16du:dateUtc="2025-03-27T16:44:00Z">
            <w:rPr>
              <w:rFonts w:ascii="Times New Roman" w:hAnsi="Times New Roman" w:cs="Times New Roman"/>
              <w:color w:val="000000"/>
              <w:shd w:val="clear" w:color="auto" w:fill="FFFFFF"/>
            </w:rPr>
          </w:rPrChange>
        </w:rPr>
        <w:t xml:space="preserve"> land use</w:t>
      </w:r>
      <w:r w:rsidR="00FD73CF" w:rsidRPr="00620701">
        <w:rPr>
          <w:rFonts w:ascii="Times New Roman" w:hAnsi="Times New Roman" w:cs="Times New Roman"/>
          <w:color w:val="156082" w:themeColor="accent1"/>
          <w:shd w:val="clear" w:color="auto" w:fill="FFFFFF"/>
          <w:rPrChange w:id="26" w:author="Martin, Greta Katherine" w:date="2025-03-27T12:44:00Z" w16du:dateUtc="2025-03-27T16:44:00Z">
            <w:rPr>
              <w:rFonts w:ascii="Times New Roman" w:hAnsi="Times New Roman" w:cs="Times New Roman"/>
              <w:color w:val="000000"/>
              <w:shd w:val="clear" w:color="auto" w:fill="FFFFFF"/>
            </w:rPr>
          </w:rPrChange>
        </w:rPr>
        <w:t>.</w:t>
      </w:r>
      <w:r w:rsidR="003B1DDA" w:rsidRPr="00620701">
        <w:rPr>
          <w:rFonts w:ascii="Times New Roman" w:hAnsi="Times New Roman" w:cs="Times New Roman"/>
          <w:color w:val="156082" w:themeColor="accent1"/>
          <w:shd w:val="clear" w:color="auto" w:fill="FFFFFF"/>
          <w:rPrChange w:id="27"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620701">
        <w:rPr>
          <w:rFonts w:ascii="Times New Roman" w:hAnsi="Times New Roman" w:cs="Times New Roman"/>
          <w:color w:val="156082" w:themeColor="accent1"/>
          <w:shd w:val="clear" w:color="auto" w:fill="FFFFFF"/>
          <w:rPrChange w:id="28"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3</w:t>
      </w:r>
      <w:r w:rsidR="003B1DDA" w:rsidRPr="00620701">
        <w:rPr>
          <w:rFonts w:ascii="Times New Roman" w:hAnsi="Times New Roman" w:cs="Times New Roman"/>
          <w:color w:val="156082" w:themeColor="accent1"/>
          <w:shd w:val="clear" w:color="auto" w:fill="FFFFFF"/>
          <w:rPrChange w:id="29"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6C743201" w14:textId="77777777" w:rsidR="00AB1FFE" w:rsidRDefault="00AB1FFE" w:rsidP="007B6224">
      <w:pPr>
        <w:rPr>
          <w:ins w:id="30" w:author="Martin, Greta Katherine" w:date="2025-03-27T11:48:00Z" w16du:dateUtc="2025-03-27T15:48:00Z"/>
          <w:rFonts w:ascii="Times New Roman" w:hAnsi="Times New Roman" w:cs="Times New Roman"/>
          <w:color w:val="000000" w:themeColor="text1"/>
        </w:rPr>
      </w:pPr>
    </w:p>
    <w:p w14:paraId="44B09B69" w14:textId="7DFB606A" w:rsidR="00AB1FFE" w:rsidDel="00AB1FFE" w:rsidRDefault="00AB1FFE" w:rsidP="007B6224">
      <w:pPr>
        <w:rPr>
          <w:del w:id="31" w:author="Martin, Greta Katherine" w:date="2025-03-27T11:49:00Z" w16du:dateUtc="2025-03-27T15:49:00Z"/>
          <w:rFonts w:ascii="Times New Roman" w:hAnsi="Times New Roman" w:cs="Times New Roman"/>
          <w:color w:val="000000" w:themeColor="text1"/>
        </w:rPr>
      </w:pPr>
      <w:moveToRangeStart w:id="32" w:author="Martin, Greta Katherine" w:date="2025-03-27T11:48:00Z" w:name="move193968517"/>
      <w:moveTo w:id="33" w:author="Martin, Greta Katherine" w:date="2025-03-27T11:48:00Z" w16du:dateUtc="2025-03-27T15:48:00Z">
        <w:r w:rsidRPr="00E150CA">
          <w:rPr>
            <w:rFonts w:ascii="Times New Roman" w:hAnsi="Times New Roman" w:cs="Times New Roman"/>
            <w:color w:val="000000"/>
            <w:shd w:val="clear" w:color="auto" w:fill="FFFFFF"/>
          </w:rPr>
          <w:t>Urban green</w:t>
        </w:r>
        <w:r>
          <w:rPr>
            <w:rFonts w:ascii="Times New Roman" w:hAnsi="Times New Roman" w:cs="Times New Roman"/>
            <w:color w:val="000000"/>
            <w:shd w:val="clear" w:color="auto" w:fill="FFFFFF"/>
          </w:rPr>
          <w:t xml:space="preserve">spaces (such as city parks and tree-lined streets) and blue spaces (like lakes, rivers, and coastlines) </w:t>
        </w:r>
        <w:r w:rsidRPr="00E150CA">
          <w:rPr>
            <w:rFonts w:ascii="Times New Roman" w:hAnsi="Times New Roman" w:cs="Times New Roman"/>
            <w:color w:val="000000"/>
            <w:shd w:val="clear" w:color="auto" w:fill="FFFFFF"/>
          </w:rPr>
          <w:t xml:space="preserve">have been linked to improvements in </w:t>
        </w:r>
        <w:r>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w:t>
        </w:r>
        <w:del w:id="34" w:author="Martin, Greta Katherine" w:date="2025-04-01T13:15:00Z" w16du:dateUtc="2025-04-01T17:15:00Z">
          <w:r w:rsidRPr="00E150CA" w:rsidDel="003F0411">
            <w:rPr>
              <w:rFonts w:ascii="Times New Roman" w:hAnsi="Times New Roman" w:cs="Times New Roman"/>
              <w:color w:val="000000" w:themeColor="text1"/>
            </w:rPr>
            <w:delText>, including reduced all-cause mortality</w:delText>
          </w:r>
        </w:del>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7B4DCE">
        <w:rPr>
          <w:rFonts w:ascii="Times New Roman" w:hAnsi="Times New Roman" w:cs="Times New Roman"/>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35" w:author="Martin, Greta Katherine" w:date="2025-03-27T11:48:00Z" w16du:dateUtc="2025-03-27T15:48:00Z">
        <w:r w:rsidRPr="00E150CA">
          <w:rPr>
            <w:rFonts w:ascii="Times New Roman" w:hAnsi="Times New Roman" w:cs="Times New Roman"/>
            <w:color w:val="000000" w:themeColor="text1"/>
          </w:rPr>
          <w:fldChar w:fldCharType="separate"/>
        </w:r>
      </w:moveTo>
      <w:r w:rsidR="007B4DCE" w:rsidRPr="007B4DCE">
        <w:rPr>
          <w:rFonts w:ascii="Times New Roman" w:hAnsi="Times New Roman" w:cs="Times New Roman"/>
          <w:color w:val="000000"/>
          <w:vertAlign w:val="superscript"/>
        </w:rPr>
        <w:t>4</w:t>
      </w:r>
      <w:moveTo w:id="36" w:author="Martin, Greta Katherine" w:date="2025-03-27T11:48:00Z" w16du:dateUtc="2025-03-27T15:48:00Z">
        <w:r w:rsidRPr="00E150CA">
          <w:rPr>
            <w:rFonts w:ascii="Times New Roman" w:hAnsi="Times New Roman" w:cs="Times New Roman"/>
            <w:color w:val="000000" w:themeColor="text1"/>
          </w:rPr>
          <w:fldChar w:fldCharType="end"/>
        </w:r>
      </w:moveTo>
      <w:ins w:id="37" w:author="Martin, Greta Katherine" w:date="2025-04-01T13:15:00Z" w16du:dateUtc="2025-04-01T17:15:00Z">
        <w:r w:rsidR="003F0411">
          <w:rPr>
            <w:rFonts w:ascii="Times New Roman" w:hAnsi="Times New Roman" w:cs="Times New Roman"/>
            <w:color w:val="000000" w:themeColor="text1"/>
          </w:rPr>
          <w:t xml:space="preserve"> Systematic reviews sup</w:t>
        </w:r>
        <w:r w:rsidR="006422ED">
          <w:rPr>
            <w:rFonts w:ascii="Times New Roman" w:hAnsi="Times New Roman" w:cs="Times New Roman"/>
            <w:color w:val="000000" w:themeColor="text1"/>
          </w:rPr>
          <w:t xml:space="preserve">port an association between increased residential greenspace and </w:t>
        </w:r>
      </w:ins>
      <w:ins w:id="38" w:author="Martin, Greta Katherine" w:date="2025-04-01T13:19:00Z" w16du:dateUtc="2025-04-01T17:19:00Z">
        <w:r w:rsidR="006422ED" w:rsidRPr="006422ED">
          <w:rPr>
            <w:rFonts w:ascii="Times New Roman" w:hAnsi="Times New Roman" w:cs="Times New Roman"/>
            <w:color w:val="000000" w:themeColor="text1"/>
          </w:rPr>
          <w:t>decreased risk of depression and anxiety</w:t>
        </w:r>
      </w:ins>
      <w:ins w:id="39" w:author="Martin, Greta Katherine" w:date="2025-04-01T13:39:00Z" w16du:dateUtc="2025-04-01T17:39:00Z">
        <w:r w:rsidR="00E34A08">
          <w:rPr>
            <w:rFonts w:ascii="Times New Roman" w:hAnsi="Times New Roman" w:cs="Times New Roman"/>
            <w:color w:val="000000" w:themeColor="text1"/>
          </w:rPr>
          <w:t>,</w:t>
        </w:r>
      </w:ins>
      <w:r w:rsidR="006422ED">
        <w:rPr>
          <w:rFonts w:ascii="Times New Roman" w:hAnsi="Times New Roman" w:cs="Times New Roman"/>
          <w:color w:val="000000" w:themeColor="text1"/>
        </w:rPr>
        <w:fldChar w:fldCharType="begin"/>
      </w:r>
      <w:r w:rsidR="006422ED">
        <w:rPr>
          <w:rFonts w:ascii="Times New Roman" w:hAnsi="Times New Roman" w:cs="Times New Roman"/>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rFonts w:ascii="Times New Roman" w:hAnsi="Times New Roman" w:cs="Times New Roman"/>
          <w:color w:val="000000" w:themeColor="text1"/>
        </w:rPr>
        <w:fldChar w:fldCharType="separate"/>
      </w:r>
      <w:r w:rsidR="006422ED" w:rsidRPr="006422ED">
        <w:rPr>
          <w:rFonts w:ascii="Times New Roman" w:hAnsi="Times New Roman" w:cs="Times New Roman"/>
          <w:color w:val="000000"/>
          <w:vertAlign w:val="superscript"/>
        </w:rPr>
        <w:t>5</w:t>
      </w:r>
      <w:r w:rsidR="006422ED">
        <w:rPr>
          <w:rFonts w:ascii="Times New Roman" w:hAnsi="Times New Roman" w:cs="Times New Roman"/>
          <w:color w:val="000000" w:themeColor="text1"/>
        </w:rPr>
        <w:fldChar w:fldCharType="end"/>
      </w:r>
      <w:ins w:id="40" w:author="Martin, Greta Katherine" w:date="2025-04-01T13:23:00Z" w16du:dateUtc="2025-04-01T17:23:00Z">
        <w:r w:rsidR="001F7B29" w:rsidRPr="001F7B29">
          <w:rPr>
            <w:rFonts w:ascii="Times New Roman" w:hAnsi="Times New Roman" w:cs="Times New Roman"/>
            <w:color w:val="000000" w:themeColor="text1"/>
          </w:rPr>
          <w:t xml:space="preserve"> </w:t>
        </w:r>
        <w:r w:rsidR="001F7B29" w:rsidRPr="006422ED">
          <w:rPr>
            <w:rFonts w:ascii="Times New Roman" w:hAnsi="Times New Roman" w:cs="Times New Roman"/>
            <w:color w:val="000000" w:themeColor="text1"/>
          </w:rPr>
          <w:t>low birth weight</w:t>
        </w:r>
      </w:ins>
      <w:ins w:id="41" w:author="Martin, Greta Katherine" w:date="2025-04-01T13:39:00Z" w16du:dateUtc="2025-04-01T17:39:00Z">
        <w:r w:rsidR="00E34A08">
          <w:rPr>
            <w:rFonts w:ascii="Times New Roman" w:hAnsi="Times New Roman" w:cs="Times New Roman"/>
            <w:color w:val="000000" w:themeColor="text1"/>
          </w:rPr>
          <w:t>,</w:t>
        </w:r>
      </w:ins>
      <w:r w:rsidR="001E1F53">
        <w:rPr>
          <w:rFonts w:ascii="Times New Roman" w:hAnsi="Times New Roman" w:cs="Times New Roman"/>
          <w:color w:val="000000" w:themeColor="text1"/>
        </w:rPr>
        <w:fldChar w:fldCharType="begin"/>
      </w:r>
      <w:r w:rsidR="001E1F53">
        <w:rPr>
          <w:rFonts w:ascii="Times New Roman" w:hAnsi="Times New Roman" w:cs="Times New Roman"/>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rFonts w:ascii="Times New Roman" w:hAnsi="Times New Roman" w:cs="Times New Roman"/>
          <w:color w:val="000000" w:themeColor="text1"/>
        </w:rPr>
        <w:fldChar w:fldCharType="separate"/>
      </w:r>
      <w:r w:rsidR="001E1F53" w:rsidRPr="001E1F53">
        <w:rPr>
          <w:rFonts w:ascii="Times New Roman" w:hAnsi="Times New Roman" w:cs="Times New Roman"/>
          <w:color w:val="000000"/>
          <w:vertAlign w:val="superscript"/>
        </w:rPr>
        <w:t>6</w:t>
      </w:r>
      <w:r w:rsidR="001E1F53">
        <w:rPr>
          <w:rFonts w:ascii="Times New Roman" w:hAnsi="Times New Roman" w:cs="Times New Roman"/>
          <w:color w:val="000000" w:themeColor="text1"/>
        </w:rPr>
        <w:fldChar w:fldCharType="end"/>
      </w:r>
      <w:del w:id="42" w:author="Martin, Greta Katherine" w:date="2025-04-01T13:31:00Z" w16du:dateUtc="2025-04-01T17:31:00Z">
        <w:r w:rsidR="001E1F53" w:rsidDel="001E1F53">
          <w:rPr>
            <w:rFonts w:ascii="Times New Roman" w:hAnsi="Times New Roman" w:cs="Times New Roman"/>
            <w:color w:val="000000" w:themeColor="text1"/>
          </w:rPr>
          <w:fldChar w:fldCharType="begin"/>
        </w:r>
        <w:r w:rsidR="001E1F53" w:rsidDel="001E1F53">
          <w:rPr>
            <w:rFonts w:ascii="Times New Roman" w:hAnsi="Times New Roman" w:cs="Times New Roman"/>
            <w:color w:val="000000" w:themeColor="text1"/>
          </w:rPr>
          <w:delInstrText xml:space="preserve"> ADDIN ZOTERO_TEMP </w:delInstrText>
        </w:r>
        <w:r w:rsidR="001E1F53" w:rsidDel="001E1F53">
          <w:rPr>
            <w:rFonts w:ascii="Times New Roman" w:hAnsi="Times New Roman" w:cs="Times New Roman"/>
            <w:color w:val="000000" w:themeColor="text1"/>
          </w:rPr>
          <w:fldChar w:fldCharType="separate"/>
        </w:r>
        <w:r w:rsidR="001E1F53" w:rsidDel="001E1F53">
          <w:rPr>
            <w:rFonts w:ascii="Times New Roman" w:hAnsi="Times New Roman" w:cs="Times New Roman"/>
            <w:noProof/>
            <w:color w:val="000000" w:themeColor="text1"/>
          </w:rPr>
          <w:delText>{Citation}</w:delText>
        </w:r>
        <w:r w:rsidR="001E1F53" w:rsidDel="001E1F53">
          <w:rPr>
            <w:rFonts w:ascii="Times New Roman" w:hAnsi="Times New Roman" w:cs="Times New Roman"/>
            <w:color w:val="000000" w:themeColor="text1"/>
          </w:rPr>
          <w:fldChar w:fldCharType="end"/>
        </w:r>
      </w:del>
      <w:ins w:id="43" w:author="Martin, Greta Katherine" w:date="2025-04-01T13:23:00Z" w16du:dateUtc="2025-04-01T17:23:00Z">
        <w:r w:rsidR="001F7B29">
          <w:rPr>
            <w:rFonts w:ascii="Times New Roman" w:hAnsi="Times New Roman" w:cs="Times New Roman"/>
            <w:color w:val="000000" w:themeColor="text1"/>
          </w:rPr>
          <w:t xml:space="preserve"> </w:t>
        </w:r>
      </w:ins>
      <w:ins w:id="44" w:author="Martin, Greta Katherine" w:date="2025-04-01T13:40:00Z" w16du:dateUtc="2025-04-01T17:40:00Z">
        <w:r w:rsidR="00E34A08" w:rsidRPr="006422ED">
          <w:rPr>
            <w:rFonts w:ascii="Times New Roman" w:hAnsi="Times New Roman" w:cs="Times New Roman"/>
            <w:color w:val="000000" w:themeColor="text1"/>
          </w:rPr>
          <w:t xml:space="preserve">cardiovascular </w:t>
        </w:r>
        <w:r w:rsidR="00E34A08">
          <w:rPr>
            <w:rFonts w:ascii="Times New Roman" w:hAnsi="Times New Roman" w:cs="Times New Roman"/>
            <w:color w:val="000000" w:themeColor="text1"/>
          </w:rPr>
          <w:t>events,</w:t>
        </w:r>
        <w:r w:rsidR="00E34A08" w:rsidRPr="006422ED">
          <w:rPr>
            <w:rFonts w:ascii="Times New Roman" w:hAnsi="Times New Roman" w:cs="Times New Roman"/>
            <w:color w:val="000000" w:themeColor="text1"/>
          </w:rPr>
          <w:fldChar w:fldCharType="begin"/>
        </w:r>
      </w:ins>
      <w:r w:rsidR="00B050E8">
        <w:rPr>
          <w:rFonts w:ascii="Times New Roman" w:hAnsi="Times New Roman" w:cs="Times New Roman"/>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ins w:id="45" w:author="Martin, Greta Katherine" w:date="2025-04-01T13:40:00Z" w16du:dateUtc="2025-04-01T17:40:00Z">
        <w:r w:rsidR="00E34A08" w:rsidRPr="006422ED">
          <w:rPr>
            <w:rFonts w:ascii="Times New Roman" w:hAnsi="Times New Roman" w:cs="Times New Roman"/>
            <w:color w:val="000000" w:themeColor="text1"/>
          </w:rPr>
          <w:fldChar w:fldCharType="separate"/>
        </w:r>
      </w:ins>
      <w:r w:rsidR="00B050E8" w:rsidRPr="00B050E8">
        <w:rPr>
          <w:rFonts w:ascii="Times New Roman" w:hAnsi="Times New Roman" w:cs="Times New Roman"/>
          <w:color w:val="000000"/>
          <w:vertAlign w:val="superscript"/>
        </w:rPr>
        <w:t>7</w:t>
      </w:r>
      <w:ins w:id="46" w:author="Martin, Greta Katherine" w:date="2025-04-01T13:40:00Z" w16du:dateUtc="2025-04-01T17:40:00Z">
        <w:r w:rsidR="00E34A08" w:rsidRPr="006422ED">
          <w:rPr>
            <w:rFonts w:ascii="Times New Roman" w:hAnsi="Times New Roman" w:cs="Times New Roman"/>
            <w:color w:val="000000" w:themeColor="text1"/>
          </w:rPr>
          <w:fldChar w:fldCharType="end"/>
        </w:r>
        <w:r w:rsidR="00E34A08">
          <w:rPr>
            <w:rFonts w:ascii="Times New Roman" w:hAnsi="Times New Roman" w:cs="Times New Roman"/>
            <w:color w:val="000000" w:themeColor="text1"/>
          </w:rPr>
          <w:t xml:space="preserve"> </w:t>
        </w:r>
      </w:ins>
      <w:ins w:id="47" w:author="Martin, Greta Katherine" w:date="2025-04-01T13:23:00Z" w16du:dateUtc="2025-04-01T17:23:00Z">
        <w:r w:rsidR="001F7B29" w:rsidRPr="006422ED">
          <w:rPr>
            <w:rFonts w:ascii="Times New Roman" w:hAnsi="Times New Roman" w:cs="Times New Roman"/>
            <w:color w:val="000000" w:themeColor="text1"/>
          </w:rPr>
          <w:t>lung and prostate cancer mortality</w:t>
        </w:r>
      </w:ins>
      <w:ins w:id="48" w:author="Martin, Greta Katherine" w:date="2025-04-01T13:39:00Z" w16du:dateUtc="2025-04-01T17:39:00Z">
        <w:r w:rsidR="00E34A08">
          <w:rPr>
            <w:rFonts w:ascii="Times New Roman" w:hAnsi="Times New Roman" w:cs="Times New Roman"/>
            <w:color w:val="000000" w:themeColor="text1"/>
          </w:rPr>
          <w:t>,</w:t>
        </w:r>
      </w:ins>
      <w:ins w:id="49" w:author="Martin, Greta Katherine" w:date="2025-04-01T13:23:00Z" w16du:dateUtc="2025-04-01T17:23:00Z">
        <w:r w:rsidR="001F7B29" w:rsidRPr="006422ED">
          <w:rPr>
            <w:rFonts w:ascii="Times New Roman" w:hAnsi="Times New Roman" w:cs="Times New Roman"/>
            <w:color w:val="000000" w:themeColor="text1"/>
          </w:rPr>
          <w:fldChar w:fldCharType="begin"/>
        </w:r>
      </w:ins>
      <w:r w:rsidR="00B050E8">
        <w:rPr>
          <w:rFonts w:ascii="Times New Roman" w:hAnsi="Times New Roman" w:cs="Times New Roman"/>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ins w:id="50" w:author="Martin, Greta Katherine" w:date="2025-04-01T13:23:00Z" w16du:dateUtc="2025-04-01T17:23:00Z">
        <w:r w:rsidR="001F7B29" w:rsidRPr="006422ED">
          <w:rPr>
            <w:rFonts w:ascii="Times New Roman" w:hAnsi="Times New Roman" w:cs="Times New Roman"/>
            <w:color w:val="000000" w:themeColor="text1"/>
          </w:rPr>
          <w:fldChar w:fldCharType="separate"/>
        </w:r>
      </w:ins>
      <w:r w:rsidR="00B050E8" w:rsidRPr="00B050E8">
        <w:rPr>
          <w:rFonts w:ascii="Times New Roman" w:hAnsi="Times New Roman" w:cs="Times New Roman"/>
          <w:color w:val="000000"/>
          <w:vertAlign w:val="superscript"/>
        </w:rPr>
        <w:t>8</w:t>
      </w:r>
      <w:ins w:id="51" w:author="Martin, Greta Katherine" w:date="2025-04-01T13:23:00Z" w16du:dateUtc="2025-04-01T17:23:00Z">
        <w:r w:rsidR="001F7B29" w:rsidRPr="006422ED">
          <w:rPr>
            <w:rFonts w:ascii="Times New Roman" w:hAnsi="Times New Roman" w:cs="Times New Roman"/>
            <w:color w:val="000000" w:themeColor="text1"/>
          </w:rPr>
          <w:fldChar w:fldCharType="end"/>
        </w:r>
        <w:r w:rsidR="001F7B29">
          <w:rPr>
            <w:rFonts w:ascii="Times New Roman" w:hAnsi="Times New Roman" w:cs="Times New Roman"/>
            <w:color w:val="000000" w:themeColor="text1"/>
          </w:rPr>
          <w:t xml:space="preserve"> </w:t>
        </w:r>
      </w:ins>
      <w:ins w:id="52" w:author="Martin, Greta Katherine" w:date="2025-04-01T13:39:00Z" w16du:dateUtc="2025-04-01T17:39:00Z">
        <w:r w:rsidR="00E34A08" w:rsidRPr="006422ED">
          <w:rPr>
            <w:rFonts w:ascii="Times New Roman" w:hAnsi="Times New Roman" w:cs="Times New Roman"/>
            <w:color w:val="000000" w:themeColor="text1"/>
          </w:rPr>
          <w:t>and all-cause mortalit</w:t>
        </w:r>
      </w:ins>
      <w:ins w:id="53" w:author="Martin, Greta Katherine" w:date="2025-04-01T13:40:00Z" w16du:dateUtc="2025-04-01T17:40:00Z">
        <w:r w:rsidR="00E34A08">
          <w:rPr>
            <w:rFonts w:ascii="Times New Roman" w:hAnsi="Times New Roman" w:cs="Times New Roman"/>
            <w:color w:val="000000" w:themeColor="text1"/>
          </w:rPr>
          <w:t>y</w:t>
        </w:r>
      </w:ins>
      <w:ins w:id="54" w:author="Martin, Greta Katherine" w:date="2025-04-01T14:20:00Z" w16du:dateUtc="2025-04-01T18:20:00Z">
        <w:r w:rsidR="00FF7320">
          <w:rPr>
            <w:rFonts w:ascii="Times New Roman" w:hAnsi="Times New Roman" w:cs="Times New Roman"/>
            <w:color w:val="000000" w:themeColor="text1"/>
          </w:rPr>
          <w:t>.</w:t>
        </w:r>
      </w:ins>
      <w:r w:rsidR="00E34A08">
        <w:rPr>
          <w:rFonts w:ascii="Times New Roman" w:hAnsi="Times New Roman" w:cs="Times New Roman"/>
          <w:color w:val="000000" w:themeColor="text1"/>
        </w:rPr>
        <w:fldChar w:fldCharType="begin"/>
      </w:r>
      <w:r w:rsidR="00B050E8">
        <w:rPr>
          <w:rFonts w:ascii="Times New Roman" w:hAnsi="Times New Roman" w:cs="Times New Roman"/>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rFonts w:ascii="Times New Roman" w:hAnsi="Times New Roman" w:cs="Times New Roman"/>
          <w:color w:val="000000" w:themeColor="text1"/>
        </w:rPr>
        <w:fldChar w:fldCharType="separate"/>
      </w:r>
      <w:r w:rsidR="00B050E8" w:rsidRPr="00B050E8">
        <w:rPr>
          <w:rFonts w:ascii="Times New Roman" w:hAnsi="Times New Roman" w:cs="Times New Roman"/>
          <w:color w:val="000000"/>
          <w:vertAlign w:val="superscript"/>
        </w:rPr>
        <w:t>9</w:t>
      </w:r>
      <w:r w:rsidR="00E34A08">
        <w:rPr>
          <w:rFonts w:ascii="Times New Roman" w:hAnsi="Times New Roman" w:cs="Times New Roman"/>
          <w:color w:val="000000" w:themeColor="text1"/>
        </w:rPr>
        <w:fldChar w:fldCharType="end"/>
      </w:r>
      <w:ins w:id="55" w:author="Martin, Greta Katherine" w:date="2025-04-01T13:18:00Z">
        <w:r w:rsidR="006422ED" w:rsidRPr="006422ED">
          <w:rPr>
            <w:rFonts w:ascii="Times New Roman" w:hAnsi="Times New Roman" w:cs="Times New Roman"/>
            <w:color w:val="000000" w:themeColor="text1"/>
          </w:rPr>
          <w:t xml:space="preserve"> </w:t>
        </w:r>
      </w:ins>
      <w:moveTo w:id="56" w:author="Martin, Greta Katherine" w:date="2025-03-27T11:48:00Z" w16du:dateUtc="2025-03-27T15:48:00Z">
        <w:del w:id="57" w:author="Martin, Greta Katherine" w:date="2025-04-01T13:24:00Z" w16du:dateUtc="2025-04-01T17:24:00Z">
          <w:r w:rsidRPr="00E150CA" w:rsidDel="001F7B29">
            <w:rPr>
              <w:rFonts w:ascii="Times New Roman" w:hAnsi="Times New Roman" w:cs="Times New Roman"/>
              <w:color w:val="000000" w:themeColor="text1"/>
            </w:rPr>
            <w:delText xml:space="preserve"> </w:delText>
          </w:r>
        </w:del>
        <w:r w:rsidRPr="00E150CA">
          <w:rPr>
            <w:rFonts w:ascii="Times New Roman" w:hAnsi="Times New Roman" w:cs="Times New Roman"/>
            <w:color w:val="000000" w:themeColor="text1"/>
          </w:rPr>
          <w:t>While less studied, blue space has also been linked to improved health</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58"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0</w:t>
      </w:r>
      <w:moveTo w:id="59"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Pr>
            <w:rFonts w:ascii="Times New Roman" w:hAnsi="Times New Roman" w:cs="Times New Roman"/>
            <w:color w:val="000000" w:themeColor="text1"/>
          </w:rPr>
          <w:t>green and blue spaces</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have</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been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60"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1–14</w:t>
      </w:r>
      <w:moveTo w:id="61"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moveTo>
      <w:ins w:id="62" w:author="Martin, Greta Katherine" w:date="2025-04-01T11:33:00Z" w16du:dateUtc="2025-04-01T15:33:00Z">
        <w:r w:rsidR="007A02E0">
          <w:rPr>
            <w:rFonts w:ascii="Times New Roman" w:hAnsi="Times New Roman" w:cs="Times New Roman"/>
            <w:color w:val="000000" w:themeColor="text1"/>
          </w:rPr>
          <w:t xml:space="preserve"> Th</w:t>
        </w:r>
      </w:ins>
      <w:ins w:id="63" w:author="Martin, Greta Katherine" w:date="2025-04-01T11:36:00Z" w16du:dateUtc="2025-04-01T15:36:00Z">
        <w:r w:rsidR="007A02E0">
          <w:rPr>
            <w:rFonts w:ascii="Times New Roman" w:hAnsi="Times New Roman" w:cs="Times New Roman"/>
            <w:color w:val="000000" w:themeColor="text1"/>
          </w:rPr>
          <w:t>re</w:t>
        </w:r>
      </w:ins>
      <w:ins w:id="64" w:author="Martin, Greta Katherine" w:date="2025-04-01T11:33:00Z" w16du:dateUtc="2025-04-01T15:33:00Z">
        <w:r w:rsidR="007A02E0">
          <w:rPr>
            <w:rFonts w:ascii="Times New Roman" w:hAnsi="Times New Roman" w:cs="Times New Roman"/>
            <w:color w:val="000000" w:themeColor="text1"/>
          </w:rPr>
          <w:t xml:space="preserve">e main </w:t>
        </w:r>
      </w:ins>
      <w:ins w:id="65" w:author="Martin, Greta Katherine" w:date="2025-04-01T11:36:00Z" w16du:dateUtc="2025-04-01T15:36:00Z">
        <w:r w:rsidR="007A02E0">
          <w:rPr>
            <w:rFonts w:ascii="Times New Roman" w:hAnsi="Times New Roman" w:cs="Times New Roman"/>
            <w:color w:val="000000" w:themeColor="text1"/>
          </w:rPr>
          <w:t>pathways have been hypothesized to link greenspace with health: reduced environmental harm (</w:t>
        </w:r>
      </w:ins>
      <w:ins w:id="66" w:author="Martin, Greta Katherine" w:date="2025-04-01T11:37:00Z" w16du:dateUtc="2025-04-01T15:37:00Z">
        <w:r w:rsidR="007A02E0">
          <w:rPr>
            <w:rFonts w:ascii="Times New Roman" w:hAnsi="Times New Roman" w:cs="Times New Roman"/>
            <w:color w:val="000000" w:themeColor="text1"/>
          </w:rPr>
          <w:t>i.e.</w:t>
        </w:r>
      </w:ins>
      <w:ins w:id="67" w:author="Martin, Greta Katherine" w:date="2025-04-01T11:36:00Z" w16du:dateUtc="2025-04-01T15:36:00Z">
        <w:r w:rsidR="007A02E0">
          <w:rPr>
            <w:rFonts w:ascii="Times New Roman" w:hAnsi="Times New Roman" w:cs="Times New Roman"/>
            <w:color w:val="000000" w:themeColor="text1"/>
          </w:rPr>
          <w:t xml:space="preserve"> </w:t>
        </w:r>
        <w:r w:rsidR="007A02E0" w:rsidRPr="00133807">
          <w:rPr>
            <w:rFonts w:ascii="Times New Roman" w:hAnsi="Times New Roman" w:cs="Times New Roman"/>
            <w:color w:val="000000"/>
          </w:rPr>
          <w:t>less heat, noise, and air pollution), restor</w:t>
        </w:r>
      </w:ins>
      <w:ins w:id="68" w:author="Martin, Greta Katherine" w:date="2025-04-01T11:37:00Z" w16du:dateUtc="2025-04-01T15:37:00Z">
        <w:r w:rsidR="007A02E0">
          <w:rPr>
            <w:rFonts w:ascii="Times New Roman" w:hAnsi="Times New Roman" w:cs="Times New Roman"/>
            <w:color w:val="000000"/>
          </w:rPr>
          <w:t>ation</w:t>
        </w:r>
      </w:ins>
      <w:ins w:id="69" w:author="Martin, Greta Katherine" w:date="2025-04-01T11:36:00Z" w16du:dateUtc="2025-04-01T15:36:00Z">
        <w:r w:rsidR="007A02E0" w:rsidRPr="00133807">
          <w:rPr>
            <w:rFonts w:ascii="Times New Roman" w:hAnsi="Times New Roman" w:cs="Times New Roman"/>
            <w:color w:val="000000"/>
          </w:rPr>
          <w:t xml:space="preserve"> capacities (i.e. reduced stress), and building capacities (i.e. increased physical activity and social gathering)</w:t>
        </w:r>
      </w:ins>
      <w:ins w:id="70" w:author="Martin, Greta Katherine" w:date="2025-04-01T11:58:00Z" w16du:dateUtc="2025-04-01T15:58:00Z">
        <w:r w:rsidR="005E459E">
          <w:rPr>
            <w:rFonts w:ascii="Times New Roman" w:hAnsi="Times New Roman" w:cs="Times New Roman"/>
            <w:color w:val="000000"/>
          </w:rPr>
          <w:t>.</w:t>
        </w:r>
      </w:ins>
      <w:r w:rsidR="007B4DCE">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5</w:t>
      </w:r>
      <w:r w:rsidR="007B4DCE">
        <w:rPr>
          <w:rFonts w:ascii="Times New Roman" w:hAnsi="Times New Roman" w:cs="Times New Roman"/>
          <w:color w:val="000000"/>
        </w:rPr>
        <w:fldChar w:fldCharType="end"/>
      </w:r>
      <w:ins w:id="71" w:author="Martin, Greta Katherine" w:date="2025-04-01T11:58:00Z" w16du:dateUtc="2025-04-01T15:58:00Z">
        <w:r w:rsidR="00722DE3">
          <w:rPr>
            <w:rFonts w:ascii="Times New Roman" w:hAnsi="Times New Roman" w:cs="Times New Roman"/>
            <w:color w:val="000000"/>
          </w:rPr>
          <w:t xml:space="preserve"> </w:t>
        </w:r>
      </w:ins>
      <w:ins w:id="72" w:author="Martin, Greta Katherine" w:date="2025-04-01T11:59:00Z" w16du:dateUtc="2025-04-01T15:59:00Z">
        <w:r w:rsidR="00722DE3">
          <w:rPr>
            <w:rFonts w:ascii="Times New Roman" w:hAnsi="Times New Roman" w:cs="Times New Roman"/>
            <w:color w:val="000000"/>
          </w:rPr>
          <w:t xml:space="preserve">Mediation studies of have </w:t>
        </w:r>
        <w:r w:rsidR="00722DE3" w:rsidRPr="00133807">
          <w:rPr>
            <w:rFonts w:ascii="Times New Roman" w:hAnsi="Times New Roman" w:cs="Times New Roman"/>
            <w:color w:val="000000"/>
          </w:rPr>
          <w:t>found evidence that greenspace is associated with health through better air quality, increased physical activity, and reduced stress</w:t>
        </w:r>
      </w:ins>
      <w:ins w:id="73" w:author="Martin, Greta Katherine" w:date="2025-04-01T12:00:00Z" w16du:dateUtc="2025-04-01T16:00:00Z">
        <w:r w:rsidR="00722DE3">
          <w:rPr>
            <w:rFonts w:ascii="Times New Roman" w:hAnsi="Times New Roman" w:cs="Times New Roman"/>
            <w:color w:val="000000"/>
          </w:rPr>
          <w:t>.</w:t>
        </w:r>
      </w:ins>
      <w:r w:rsidR="00722DE3">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6</w:t>
      </w:r>
      <w:r w:rsidR="00722DE3">
        <w:rPr>
          <w:rFonts w:ascii="Times New Roman" w:hAnsi="Times New Roman" w:cs="Times New Roman"/>
          <w:color w:val="000000"/>
        </w:rPr>
        <w:fldChar w:fldCharType="end"/>
      </w:r>
      <w:ins w:id="74" w:author="Martin, Greta Katherine" w:date="2025-04-01T11:59:00Z" w16du:dateUtc="2025-04-01T15:59:00Z">
        <w:r w:rsidR="00722DE3" w:rsidDel="007B4DCE">
          <w:rPr>
            <w:rFonts w:ascii="Times New Roman" w:hAnsi="Times New Roman" w:cs="Times New Roman"/>
            <w:color w:val="000000"/>
          </w:rPr>
          <w:t xml:space="preserve"> </w:t>
        </w:r>
      </w:ins>
      <w:del w:id="75" w:author="Martin, Greta Katherine" w:date="2025-04-01T11:42:00Z" w16du:dateUtc="2025-04-01T15:42:00Z">
        <w:r w:rsidR="007B4DCE" w:rsidDel="007B4DCE">
          <w:rPr>
            <w:rFonts w:ascii="Times New Roman" w:hAnsi="Times New Roman" w:cs="Times New Roman"/>
            <w:color w:val="000000"/>
          </w:rPr>
          <w:fldChar w:fldCharType="begin"/>
        </w:r>
        <w:r w:rsidR="007B4DCE" w:rsidDel="007B4DCE">
          <w:rPr>
            <w:rFonts w:ascii="Times New Roman" w:hAnsi="Times New Roman" w:cs="Times New Roman"/>
            <w:color w:val="000000"/>
          </w:rPr>
          <w:delInstrText xml:space="preserve"> ADDIN ZOTERO_TEMP </w:delInstrText>
        </w:r>
        <w:r w:rsidR="007B4DCE" w:rsidDel="007B4DCE">
          <w:rPr>
            <w:rFonts w:ascii="Times New Roman" w:hAnsi="Times New Roman" w:cs="Times New Roman"/>
            <w:color w:val="000000"/>
          </w:rPr>
          <w:fldChar w:fldCharType="separate"/>
        </w:r>
        <w:r w:rsidR="007B4DCE" w:rsidDel="007B4DCE">
          <w:rPr>
            <w:rFonts w:ascii="Times New Roman" w:hAnsi="Times New Roman" w:cs="Times New Roman"/>
            <w:noProof/>
            <w:color w:val="000000"/>
          </w:rPr>
          <w:delText>{Citation}</w:delText>
        </w:r>
        <w:r w:rsidR="007B4DCE" w:rsidDel="007B4DCE">
          <w:rPr>
            <w:rFonts w:ascii="Times New Roman" w:hAnsi="Times New Roman" w:cs="Times New Roman"/>
            <w:color w:val="000000"/>
          </w:rPr>
          <w:fldChar w:fldCharType="end"/>
        </w:r>
      </w:del>
    </w:p>
    <w:p w14:paraId="1F1269C5" w14:textId="77777777" w:rsidR="00AB1FFE" w:rsidRDefault="00AB1FFE" w:rsidP="00AB1FFE">
      <w:pPr>
        <w:rPr>
          <w:ins w:id="76" w:author="Martin, Greta Katherine" w:date="2025-03-27T11:49:00Z" w16du:dateUtc="2025-03-27T15:49:00Z"/>
          <w:moveTo w:id="77" w:author="Martin, Greta Katherine" w:date="2025-03-27T11:48:00Z" w16du:dateUtc="2025-03-27T15:48:00Z"/>
          <w:rFonts w:ascii="Times New Roman" w:hAnsi="Times New Roman" w:cs="Times New Roman"/>
          <w:color w:val="000000" w:themeColor="text1"/>
        </w:rPr>
      </w:pPr>
    </w:p>
    <w:moveToRangeEnd w:id="32"/>
    <w:p w14:paraId="59F2B528" w14:textId="77777777" w:rsidR="00AB1FFE" w:rsidDel="007A02E0" w:rsidRDefault="00AB1FFE" w:rsidP="007B6224">
      <w:pPr>
        <w:rPr>
          <w:del w:id="78" w:author="Martin, Greta Katherine" w:date="2025-04-01T11:30:00Z" w16du:dateUtc="2025-04-01T15:30:00Z"/>
          <w:rFonts w:ascii="Times New Roman" w:hAnsi="Times New Roman" w:cs="Times New Roman"/>
          <w:color w:val="000000" w:themeColor="text1"/>
        </w:rPr>
      </w:pPr>
    </w:p>
    <w:p w14:paraId="02B1D303" w14:textId="77777777" w:rsidR="00580922" w:rsidRDefault="00580922" w:rsidP="007B6224">
      <w:pPr>
        <w:rPr>
          <w:rFonts w:ascii="Times New Roman" w:hAnsi="Times New Roman" w:cs="Times New Roman"/>
          <w:color w:val="000000" w:themeColor="text1"/>
        </w:rPr>
      </w:pPr>
    </w:p>
    <w:p w14:paraId="69B3D446" w14:textId="5CC71413"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E34A08">
        <w:rPr>
          <w:rFonts w:ascii="Times New Roman" w:hAnsi="Times New Roman" w:cs="Times New Roman"/>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E34A08" w:rsidRPr="00E34A08">
        <w:rPr>
          <w:rFonts w:ascii="Times New Roman" w:hAnsi="Times New Roman" w:cs="Times New Roman"/>
          <w:color w:val="000000"/>
          <w:vertAlign w:val="superscript"/>
        </w:rPr>
        <w:t>17</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9</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213B7C3A"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20</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w:t>
      </w:r>
      <w:ins w:id="79" w:author="Martin, Greta Katherine" w:date="2025-04-02T09:47:00Z" w16du:dateUtc="2025-04-02T13:47:00Z">
        <w:r w:rsidR="00D86A16">
          <w:rPr>
            <w:rFonts w:ascii="Times New Roman" w:hAnsi="Times New Roman" w:cs="Times New Roman"/>
            <w:color w:val="000000"/>
            <w:shd w:val="clear" w:color="auto" w:fill="FFFFFF"/>
          </w:rPr>
          <w:t>We chose five-year time periods to</w:t>
        </w:r>
      </w:ins>
      <w:ins w:id="80" w:author="Martin, Greta Katherine" w:date="2025-04-02T09:48:00Z" w16du:dateUtc="2025-04-02T13:48:00Z">
        <w:r w:rsidR="00D86A16">
          <w:rPr>
            <w:rFonts w:ascii="Times New Roman" w:hAnsi="Times New Roman" w:cs="Times New Roman"/>
            <w:color w:val="000000"/>
            <w:shd w:val="clear" w:color="auto" w:fill="FFFFFF"/>
          </w:rPr>
          <w:t xml:space="preserve"> minimize </w:t>
        </w:r>
        <w:proofErr w:type="gramStart"/>
        <w:r w:rsidR="00D86A16">
          <w:rPr>
            <w:rFonts w:ascii="Times New Roman" w:hAnsi="Times New Roman" w:cs="Times New Roman"/>
            <w:color w:val="000000"/>
            <w:shd w:val="clear" w:color="auto" w:fill="FFFFFF"/>
          </w:rPr>
          <w:t xml:space="preserve">the </w:t>
        </w:r>
      </w:ins>
      <w:ins w:id="81" w:author="Martin, Greta Katherine" w:date="2025-04-02T09:47:00Z" w16du:dateUtc="2025-04-02T13:47:00Z">
        <w:r w:rsidR="00D86A16">
          <w:rPr>
            <w:rFonts w:ascii="Times New Roman" w:hAnsi="Times New Roman" w:cs="Times New Roman"/>
            <w:color w:val="000000"/>
            <w:shd w:val="clear" w:color="auto" w:fill="FFFFFF"/>
          </w:rPr>
          <w:t xml:space="preserve"> capture</w:t>
        </w:r>
        <w:proofErr w:type="gramEnd"/>
        <w:r w:rsidR="00D86A16">
          <w:rPr>
            <w:rFonts w:ascii="Times New Roman" w:hAnsi="Times New Roman" w:cs="Times New Roman"/>
            <w:color w:val="000000"/>
            <w:shd w:val="clear" w:color="auto" w:fill="FFFFFF"/>
          </w:rPr>
          <w:t xml:space="preserve"> </w:t>
        </w:r>
      </w:ins>
      <w:r w:rsidR="001D6941">
        <w:rPr>
          <w:rFonts w:ascii="Times New Roman" w:hAnsi="Times New Roman" w:cs="Times New Roman"/>
          <w:color w:val="000000"/>
          <w:shd w:val="clear" w:color="auto" w:fill="FFFFFF"/>
        </w:rPr>
        <w:t xml:space="preserve">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468CA031"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E34A08" w:rsidRPr="00E34A08">
        <w:rPr>
          <w:rFonts w:ascii="Times New Roman" w:hAnsi="Times New Roman" w:cs="Times New Roman"/>
          <w:vertAlign w:val="superscript"/>
        </w:rPr>
        <w:t>21</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75FCB11D"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ins w:id="82" w:author="Martin, Greta Katherine" w:date="2025-04-01T14:33:00Z" w16du:dateUtc="2025-04-01T18:33:00Z">
        <w:r w:rsidR="00FA1C0B">
          <w:rPr>
            <w:rFonts w:ascii="Times New Roman" w:hAnsi="Times New Roman" w:cs="Times New Roman"/>
          </w:rPr>
          <w:t xml:space="preserve">Following </w:t>
        </w:r>
      </w:ins>
      <w:ins w:id="83" w:author="Martin, Greta Katherine" w:date="2025-04-01T14:35:00Z" w16du:dateUtc="2025-04-01T18:35:00Z">
        <w:r w:rsidR="00FA1C0B">
          <w:rPr>
            <w:rFonts w:ascii="Times New Roman" w:hAnsi="Times New Roman" w:cs="Times New Roman"/>
          </w:rPr>
          <w:t>the methods used by many of the studies included in the</w:t>
        </w:r>
      </w:ins>
      <w:ins w:id="84" w:author="Martin, Greta Katherine" w:date="2025-04-01T14:36:00Z" w16du:dateUtc="2025-04-01T18:36:00Z">
        <w:r w:rsidR="00FA1C0B">
          <w:rPr>
            <w:rFonts w:ascii="Times New Roman" w:hAnsi="Times New Roman" w:cs="Times New Roman"/>
          </w:rPr>
          <w:t xml:space="preserve"> meta-analysis of</w:t>
        </w:r>
      </w:ins>
      <w:ins w:id="85" w:author="Martin, Greta Katherine" w:date="2025-04-01T14:35:00Z" w16du:dateUtc="2025-04-01T18:35:00Z">
        <w:r w:rsidR="00FA1C0B">
          <w:rPr>
            <w:rFonts w:ascii="Times New Roman" w:hAnsi="Times New Roman" w:cs="Times New Roman"/>
          </w:rPr>
          <w:t xml:space="preserve"> greenspace and mor</w:t>
        </w:r>
      </w:ins>
      <w:ins w:id="86" w:author="Martin, Greta Katherine" w:date="2025-04-01T14:36:00Z" w16du:dateUtc="2025-04-01T18:36:00Z">
        <w:r w:rsidR="00FA1C0B">
          <w:rPr>
            <w:rFonts w:ascii="Times New Roman" w:hAnsi="Times New Roman" w:cs="Times New Roman"/>
          </w:rPr>
          <w:t xml:space="preserve">tality that we use for our health impact </w:t>
        </w:r>
        <w:proofErr w:type="gramStart"/>
        <w:r w:rsidR="00FA1C0B">
          <w:rPr>
            <w:rFonts w:ascii="Times New Roman" w:hAnsi="Times New Roman" w:cs="Times New Roman"/>
          </w:rPr>
          <w:t>assessment,</w:t>
        </w:r>
        <w:proofErr w:type="gramEnd"/>
        <w:r w:rsidR="00FA1C0B">
          <w:rPr>
            <w:rFonts w:ascii="Times New Roman" w:hAnsi="Times New Roman" w:cs="Times New Roman"/>
          </w:rPr>
          <w:t xml:space="preserve"> we removed pixels representing water and clouds. </w:t>
        </w:r>
      </w:ins>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E34A08" w:rsidRPr="00E34A08">
        <w:rPr>
          <w:rFonts w:ascii="Times New Roman" w:hAnsi="Times New Roman" w:cs="Times New Roman"/>
          <w:vertAlign w:val="superscript"/>
        </w:rPr>
        <w:t>22</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2A312BFC"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xml:space="preserve">. </w:t>
      </w:r>
      <w:ins w:id="87" w:author="Martin, Greta Katherine" w:date="2025-04-02T09:38:00Z" w16du:dateUtc="2025-04-02T13:38:00Z">
        <w:r w:rsidR="00CA27EC">
          <w:rPr>
            <w:rFonts w:ascii="Times New Roman" w:hAnsi="Times New Roman" w:cs="Times New Roman"/>
          </w:rPr>
          <w:t>The</w:t>
        </w:r>
      </w:ins>
      <w:ins w:id="88" w:author="Martin, Greta Katherine" w:date="2025-04-02T09:36:00Z" w16du:dateUtc="2025-04-02T13:36:00Z">
        <w:r w:rsidR="00CA27EC">
          <w:rPr>
            <w:rFonts w:ascii="Times New Roman" w:hAnsi="Times New Roman" w:cs="Times New Roman"/>
          </w:rPr>
          <w:t xml:space="preserve"> nine </w:t>
        </w:r>
      </w:ins>
      <w:ins w:id="89" w:author="Martin, Greta Katherine" w:date="2025-04-02T09:40:00Z" w16du:dateUtc="2025-04-02T13:40:00Z">
        <w:r w:rsidR="00CA27EC">
          <w:rPr>
            <w:rFonts w:ascii="Times New Roman" w:hAnsi="Times New Roman" w:cs="Times New Roman"/>
          </w:rPr>
          <w:t xml:space="preserve">longitudinal </w:t>
        </w:r>
      </w:ins>
      <w:ins w:id="90" w:author="Martin, Greta Katherine" w:date="2025-04-02T09:36:00Z" w16du:dateUtc="2025-04-02T13:36:00Z">
        <w:r w:rsidR="00CA27EC">
          <w:rPr>
            <w:rFonts w:ascii="Times New Roman" w:hAnsi="Times New Roman" w:cs="Times New Roman"/>
          </w:rPr>
          <w:t>studies included</w:t>
        </w:r>
      </w:ins>
      <w:ins w:id="91" w:author="Martin, Greta Katherine" w:date="2025-04-02T09:38:00Z" w16du:dateUtc="2025-04-02T13:38:00Z">
        <w:r w:rsidR="00CA27EC">
          <w:rPr>
            <w:rFonts w:ascii="Times New Roman" w:hAnsi="Times New Roman" w:cs="Times New Roman"/>
          </w:rPr>
          <w:t xml:space="preserve"> in th</w:t>
        </w:r>
      </w:ins>
      <w:ins w:id="92" w:author="Martin, Greta Katherine" w:date="2025-04-02T09:40:00Z" w16du:dateUtc="2025-04-02T13:40:00Z">
        <w:r w:rsidR="00CA27EC">
          <w:rPr>
            <w:rFonts w:ascii="Times New Roman" w:hAnsi="Times New Roman" w:cs="Times New Roman"/>
          </w:rPr>
          <w:t>is</w:t>
        </w:r>
      </w:ins>
      <w:ins w:id="93" w:author="Martin, Greta Katherine" w:date="2025-04-02T09:38:00Z" w16du:dateUtc="2025-04-02T13:38:00Z">
        <w:r w:rsidR="00CA27EC">
          <w:rPr>
            <w:rFonts w:ascii="Times New Roman" w:hAnsi="Times New Roman" w:cs="Times New Roman"/>
          </w:rPr>
          <w:t xml:space="preserve"> meta-analysis had follow-up periods ranging from four </w:t>
        </w:r>
      </w:ins>
      <w:ins w:id="94" w:author="Martin, Greta Katherine" w:date="2025-04-02T09:39:00Z" w16du:dateUtc="2025-04-02T13:39:00Z">
        <w:r w:rsidR="00CA27EC">
          <w:rPr>
            <w:rFonts w:ascii="Times New Roman" w:hAnsi="Times New Roman" w:cs="Times New Roman"/>
          </w:rPr>
          <w:t xml:space="preserve">to 18 years and </w:t>
        </w:r>
      </w:ins>
      <w:ins w:id="95" w:author="Martin, Greta Katherine" w:date="2025-04-02T09:36:00Z" w16du:dateUtc="2025-04-02T13:36:00Z">
        <w:r w:rsidR="00CA27EC">
          <w:rPr>
            <w:rFonts w:ascii="Times New Roman" w:hAnsi="Times New Roman" w:cs="Times New Roman"/>
          </w:rPr>
          <w:t>measure</w:t>
        </w:r>
      </w:ins>
      <w:ins w:id="96" w:author="Martin, Greta Katherine" w:date="2025-04-02T09:39:00Z" w16du:dateUtc="2025-04-02T13:39:00Z">
        <w:r w:rsidR="00CA27EC">
          <w:rPr>
            <w:rFonts w:ascii="Times New Roman" w:hAnsi="Times New Roman" w:cs="Times New Roman"/>
          </w:rPr>
          <w:t>d</w:t>
        </w:r>
      </w:ins>
      <w:ins w:id="97" w:author="Martin, Greta Katherine" w:date="2025-04-02T09:36:00Z" w16du:dateUtc="2025-04-02T13:36:00Z">
        <w:r w:rsidR="00CA27EC">
          <w:rPr>
            <w:rFonts w:ascii="Times New Roman" w:hAnsi="Times New Roman" w:cs="Times New Roman"/>
          </w:rPr>
          <w:t xml:space="preserve"> urban greenspace </w:t>
        </w:r>
      </w:ins>
      <w:ins w:id="98" w:author="Martin, Greta Katherine" w:date="2025-04-02T09:39:00Z" w16du:dateUtc="2025-04-02T13:39:00Z">
        <w:r w:rsidR="00CA27EC">
          <w:rPr>
            <w:rFonts w:ascii="Times New Roman" w:hAnsi="Times New Roman" w:cs="Times New Roman"/>
          </w:rPr>
          <w:t>using</w:t>
        </w:r>
      </w:ins>
      <w:ins w:id="99" w:author="Martin, Greta Katherine" w:date="2025-04-02T09:37:00Z" w16du:dateUtc="2025-04-02T13:37:00Z">
        <w:r w:rsidR="00CA27EC">
          <w:rPr>
            <w:rFonts w:ascii="Times New Roman" w:hAnsi="Times New Roman" w:cs="Times New Roman"/>
          </w:rPr>
          <w:t xml:space="preserve"> NDVI. </w:t>
        </w:r>
      </w:ins>
      <w:del w:id="100" w:author="Martin, Greta Katherine" w:date="2025-04-02T09:40:00Z" w16du:dateUtc="2025-04-02T13:40:00Z">
        <w:r w:rsidR="003A23CA" w:rsidDel="00CA27EC">
          <w:rPr>
            <w:rFonts w:ascii="Times New Roman" w:hAnsi="Times New Roman" w:cs="Times New Roman"/>
          </w:rPr>
          <w:delText>This meta-analysis</w:delText>
        </w:r>
        <w:r w:rsidR="00024A18" w:rsidDel="00CA27EC">
          <w:rPr>
            <w:rFonts w:ascii="Times New Roman" w:hAnsi="Times New Roman" w:cs="Times New Roman"/>
          </w:rPr>
          <w:delText xml:space="preserve"> includes</w:delText>
        </w:r>
      </w:del>
      <w:ins w:id="101" w:author="Martin, Greta Katherine" w:date="2025-04-02T09:40:00Z" w16du:dateUtc="2025-04-02T13:40:00Z">
        <w:r w:rsidR="00CA27EC">
          <w:rPr>
            <w:rFonts w:ascii="Times New Roman" w:hAnsi="Times New Roman" w:cs="Times New Roman"/>
          </w:rPr>
          <w:t>Three studies</w:t>
        </w:r>
      </w:ins>
      <w:del w:id="102" w:author="Martin, Greta Katherine" w:date="2025-04-02T09:40:00Z" w16du:dateUtc="2025-04-02T13:40:00Z">
        <w:r w:rsidR="00024A18" w:rsidDel="00CA27EC">
          <w:rPr>
            <w:rFonts w:ascii="Times New Roman" w:hAnsi="Times New Roman" w:cs="Times New Roman"/>
          </w:rPr>
          <w:delText xml:space="preserve"> </w:delText>
        </w:r>
      </w:del>
      <w:del w:id="103" w:author="Martin, Greta Katherine" w:date="2025-04-02T09:36:00Z" w16du:dateUtc="2025-04-02T13:36:00Z">
        <w:r w:rsidR="00024A18" w:rsidDel="00CA27EC">
          <w:rPr>
            <w:rFonts w:ascii="Times New Roman" w:hAnsi="Times New Roman" w:cs="Times New Roman"/>
          </w:rPr>
          <w:delText>s</w:delText>
        </w:r>
        <w:r w:rsidR="00024A18" w:rsidRPr="00435A59" w:rsidDel="00CA27EC">
          <w:rPr>
            <w:rFonts w:ascii="Times New Roman" w:hAnsi="Times New Roman" w:cs="Times New Roman"/>
          </w:rPr>
          <w:delText xml:space="preserve">everal </w:delText>
        </w:r>
      </w:del>
      <w:del w:id="104" w:author="Martin, Greta Katherine" w:date="2025-04-02T09:40:00Z" w16du:dateUtc="2025-04-02T13:40:00Z">
        <w:r w:rsidR="00024A18" w:rsidRPr="00435A59" w:rsidDel="00CA27EC">
          <w:rPr>
            <w:rFonts w:ascii="Times New Roman" w:hAnsi="Times New Roman" w:cs="Times New Roman"/>
          </w:rPr>
          <w:delText xml:space="preserve">large cohort studies </w:delText>
        </w:r>
        <w:r w:rsidR="00D968AB" w:rsidDel="00CA27EC">
          <w:rPr>
            <w:rFonts w:ascii="Times New Roman" w:hAnsi="Times New Roman" w:cs="Times New Roman"/>
          </w:rPr>
          <w:delText xml:space="preserve">in Spain, Canada, and Australia </w:delText>
        </w:r>
        <w:r w:rsidR="00024A18" w:rsidDel="00CA27EC">
          <w:rPr>
            <w:rFonts w:ascii="Times New Roman" w:hAnsi="Times New Roman" w:cs="Times New Roman"/>
          </w:rPr>
          <w:delText>that</w:delText>
        </w:r>
      </w:del>
      <w:r w:rsidR="00024A18">
        <w:rPr>
          <w:rFonts w:ascii="Times New Roman" w:hAnsi="Times New Roman" w:cs="Times New Roman"/>
        </w:rPr>
        <w:t xml:space="preserve">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ins w:id="105" w:author="Martin, Greta Katherine" w:date="2025-04-02T09:42:00Z" w16du:dateUtc="2025-04-02T13:42:00Z">
        <w:r w:rsidR="00CA27EC">
          <w:rPr>
            <w:rFonts w:ascii="Times New Roman" w:hAnsi="Times New Roman" w:cs="Times New Roman"/>
          </w:rPr>
          <w:t xml:space="preserve"> of each year</w:t>
        </w:r>
      </w:ins>
      <w:ins w:id="106" w:author="Martin, Greta Katherine" w:date="2025-04-02T09:41:00Z" w16du:dateUtc="2025-04-02T13:41:00Z">
        <w:r w:rsidR="00CA27EC">
          <w:rPr>
            <w:rFonts w:ascii="Times New Roman" w:hAnsi="Times New Roman" w:cs="Times New Roman"/>
          </w:rPr>
          <w:t xml:space="preserve"> </w:t>
        </w:r>
      </w:ins>
      <w:ins w:id="107" w:author="Martin, Greta Katherine" w:date="2025-04-02T09:42:00Z" w16du:dateUtc="2025-04-02T13:42:00Z">
        <w:r w:rsidR="00CA27EC">
          <w:rPr>
            <w:rFonts w:ascii="Times New Roman" w:hAnsi="Times New Roman" w:cs="Times New Roman"/>
          </w:rPr>
          <w:t>within the</w:t>
        </w:r>
      </w:ins>
      <w:ins w:id="108" w:author="Martin, Greta Katherine" w:date="2025-04-02T09:41:00Z" w16du:dateUtc="2025-04-02T13:41:00Z">
        <w:r w:rsidR="00CA27EC">
          <w:rPr>
            <w:rFonts w:ascii="Times New Roman" w:hAnsi="Times New Roman" w:cs="Times New Roman"/>
          </w:rPr>
          <w:t xml:space="preserve"> study period</w:t>
        </w:r>
      </w:ins>
      <w:ins w:id="109" w:author="Martin, Greta Katherine" w:date="2025-04-02T09:34:00Z" w16du:dateUtc="2025-04-02T13:34:00Z">
        <w:r w:rsidR="00CA27EC">
          <w:rPr>
            <w:rFonts w:ascii="Times New Roman" w:hAnsi="Times New Roman" w:cs="Times New Roman"/>
          </w:rPr>
          <w:t>,</w:t>
        </w:r>
      </w:ins>
      <w:ins w:id="110" w:author="Martin, Greta Katherine" w:date="2025-04-01T14:47:00Z" w16du:dateUtc="2025-04-01T18:47:00Z">
        <w:r w:rsidR="00343620">
          <w:rPr>
            <w:rFonts w:ascii="Times New Roman" w:hAnsi="Times New Roman" w:cs="Times New Roman"/>
          </w:rPr>
          <w:t xml:space="preserve"> </w:t>
        </w:r>
      </w:ins>
      <w:ins w:id="111" w:author="Martin, Greta Katherine" w:date="2025-04-02T09:41:00Z" w16du:dateUtc="2025-04-02T13:41:00Z">
        <w:r w:rsidR="00CA27EC">
          <w:rPr>
            <w:rFonts w:ascii="Times New Roman" w:hAnsi="Times New Roman" w:cs="Times New Roman"/>
          </w:rPr>
          <w:t>while</w:t>
        </w:r>
      </w:ins>
      <w:ins w:id="112" w:author="Martin, Greta Katherine" w:date="2025-04-01T14:48:00Z" w16du:dateUtc="2025-04-01T18:48:00Z">
        <w:r w:rsidR="00343620">
          <w:rPr>
            <w:rFonts w:ascii="Times New Roman" w:hAnsi="Times New Roman" w:cs="Times New Roman"/>
          </w:rPr>
          <w:t xml:space="preserve"> </w:t>
        </w:r>
      </w:ins>
      <w:ins w:id="113" w:author="Martin, Greta Katherine" w:date="2025-04-02T09:34:00Z" w16du:dateUtc="2025-04-02T13:34:00Z">
        <w:r w:rsidR="00CA27EC">
          <w:rPr>
            <w:rFonts w:ascii="Times New Roman" w:hAnsi="Times New Roman" w:cs="Times New Roman"/>
          </w:rPr>
          <w:t>four</w:t>
        </w:r>
      </w:ins>
      <w:ins w:id="114" w:author="Martin, Greta Katherine" w:date="2025-04-01T14:48:00Z" w16du:dateUtc="2025-04-01T18:48:00Z">
        <w:r w:rsidR="00343620">
          <w:rPr>
            <w:rFonts w:ascii="Times New Roman" w:hAnsi="Times New Roman" w:cs="Times New Roman"/>
          </w:rPr>
          <w:t xml:space="preserve"> others use</w:t>
        </w:r>
      </w:ins>
      <w:ins w:id="115" w:author="Martin, Greta Katherine" w:date="2025-04-02T09:41:00Z" w16du:dateUtc="2025-04-02T13:41:00Z">
        <w:r w:rsidR="00CA27EC">
          <w:rPr>
            <w:rFonts w:ascii="Times New Roman" w:hAnsi="Times New Roman" w:cs="Times New Roman"/>
          </w:rPr>
          <w:t>s</w:t>
        </w:r>
      </w:ins>
      <w:ins w:id="116" w:author="Martin, Greta Katherine" w:date="2025-04-01T14:48:00Z" w16du:dateUtc="2025-04-01T18:48:00Z">
        <w:r w:rsidR="00343620">
          <w:rPr>
            <w:rFonts w:ascii="Times New Roman" w:hAnsi="Times New Roman" w:cs="Times New Roman"/>
          </w:rPr>
          <w:t xml:space="preserve"> the greenest day or greenest month</w:t>
        </w:r>
      </w:ins>
      <w:ins w:id="117" w:author="Martin, Greta Katherine" w:date="2025-04-02T09:33:00Z" w16du:dateUtc="2025-04-02T13:33:00Z">
        <w:r w:rsidR="00CA27EC">
          <w:rPr>
            <w:rFonts w:ascii="Times New Roman" w:hAnsi="Times New Roman" w:cs="Times New Roman"/>
          </w:rPr>
          <w:t xml:space="preserve"> </w:t>
        </w:r>
      </w:ins>
      <w:ins w:id="118" w:author="Martin, Greta Katherine" w:date="2025-04-02T09:34:00Z" w16du:dateUtc="2025-04-02T13:34:00Z">
        <w:r w:rsidR="00CA27EC">
          <w:rPr>
            <w:rFonts w:ascii="Times New Roman" w:hAnsi="Times New Roman" w:cs="Times New Roman"/>
          </w:rPr>
          <w:t xml:space="preserve">from a representative year </w:t>
        </w:r>
      </w:ins>
      <w:ins w:id="119" w:author="Martin, Greta Katherine" w:date="2025-04-02T09:41:00Z" w16du:dateUtc="2025-04-02T13:41:00Z">
        <w:r w:rsidR="00CA27EC">
          <w:rPr>
            <w:rFonts w:ascii="Times New Roman" w:hAnsi="Times New Roman" w:cs="Times New Roman"/>
          </w:rPr>
          <w:t>or years</w:t>
        </w:r>
      </w:ins>
      <w:r w:rsidR="00024A18" w:rsidRPr="00435A59">
        <w:rPr>
          <w:rFonts w:ascii="Times New Roman" w:hAnsi="Times New Roman" w:cs="Times New Roman"/>
        </w:rPr>
        <w:t>.</w:t>
      </w:r>
      <w:r w:rsidR="00024A18" w:rsidRPr="00435A59">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rPr>
          <w:rFonts w:ascii="Times New Roman" w:hAnsi="Times New Roman" w:cs="Times New Roman"/>
        </w:rPr>
        <w:fldChar w:fldCharType="separate"/>
      </w:r>
      <w:r w:rsidR="00B050E8" w:rsidRPr="00B050E8">
        <w:rPr>
          <w:rFonts w:ascii="Times New Roman" w:hAnsi="Times New Roman" w:cs="Times New Roman"/>
          <w:vertAlign w:val="superscript"/>
        </w:rPr>
        <w:t>23–31</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ins w:id="120" w:author="Martin, Greta Katherine" w:date="2025-04-02T09:44:00Z" w16du:dateUtc="2025-04-02T13:44:00Z">
        <w:r w:rsidR="006648D7">
          <w:rPr>
            <w:rFonts w:ascii="Times New Roman" w:hAnsi="Times New Roman" w:cs="Times New Roman"/>
          </w:rPr>
          <w:t xml:space="preserve">To align </w:t>
        </w:r>
      </w:ins>
      <w:ins w:id="121" w:author="Martin, Greta Katherine" w:date="2025-04-02T09:45:00Z" w16du:dateUtc="2025-04-02T13:45:00Z">
        <w:r w:rsidR="006648D7">
          <w:rPr>
            <w:rFonts w:ascii="Times New Roman" w:hAnsi="Times New Roman" w:cs="Times New Roman"/>
          </w:rPr>
          <w:t xml:space="preserve">with the most commonly used exposure metric </w:t>
        </w:r>
        <w:r w:rsidR="006648D7">
          <w:rPr>
            <w:rFonts w:ascii="Times New Roman" w:hAnsi="Times New Roman" w:cs="Times New Roman"/>
          </w:rPr>
          <w:t>by the studies included in this meta-analysis</w:t>
        </w:r>
        <w:r w:rsidR="006648D7">
          <w:rPr>
            <w:rFonts w:ascii="Times New Roman" w:hAnsi="Times New Roman" w:cs="Times New Roman"/>
          </w:rPr>
          <w:t>, w</w:t>
        </w:r>
      </w:ins>
      <w:del w:id="122" w:author="Martin, Greta Katherine" w:date="2025-04-02T09:45:00Z" w16du:dateUtc="2025-04-02T13:45:00Z">
        <w:r w:rsidR="00024A18" w:rsidDel="006648D7">
          <w:rPr>
            <w:rFonts w:ascii="Times New Roman" w:hAnsi="Times New Roman" w:cs="Times New Roman"/>
          </w:rPr>
          <w:delText>W</w:delText>
        </w:r>
      </w:del>
      <w:r w:rsidR="00024A18">
        <w:rPr>
          <w:rFonts w:ascii="Times New Roman" w:hAnsi="Times New Roman" w:cs="Times New Roman"/>
        </w:rPr>
        <w:t>e therefore calculated the population-weighted greenest season NDVI</w:t>
      </w:r>
      <w:del w:id="123" w:author="Martin, Greta Katherine" w:date="2025-04-02T09:45:00Z" w16du:dateUtc="2025-04-02T13:45:00Z">
        <w:r w:rsidR="00024A18" w:rsidDel="006648D7">
          <w:rPr>
            <w:rFonts w:ascii="Times New Roman" w:hAnsi="Times New Roman" w:cs="Times New Roman"/>
          </w:rPr>
          <w:delText xml:space="preserve"> </w:delText>
        </w:r>
      </w:del>
      <w:ins w:id="124" w:author="Martin, Greta Katherine" w:date="2025-04-02T09:45:00Z" w16du:dateUtc="2025-04-02T13:45:00Z">
        <w:r w:rsidR="006648D7">
          <w:rPr>
            <w:rFonts w:ascii="Times New Roman" w:hAnsi="Times New Roman" w:cs="Times New Roman"/>
          </w:rPr>
          <w:t xml:space="preserve">. </w:t>
        </w:r>
      </w:ins>
      <w:del w:id="125" w:author="Martin, Greta Katherine" w:date="2025-04-02T09:45:00Z" w16du:dateUtc="2025-04-02T13:45:00Z">
        <w:r w:rsidR="00024A18" w:rsidDel="006648D7">
          <w:rPr>
            <w:rFonts w:ascii="Times New Roman" w:hAnsi="Times New Roman" w:cs="Times New Roman"/>
          </w:rPr>
          <w:delText>to align with th</w:delText>
        </w:r>
      </w:del>
      <w:del w:id="126" w:author="Martin, Greta Katherine" w:date="2025-04-01T14:48:00Z" w16du:dateUtc="2025-04-01T18:48:00Z">
        <w:r w:rsidR="00024A18" w:rsidDel="00886996">
          <w:rPr>
            <w:rFonts w:ascii="Times New Roman" w:hAnsi="Times New Roman" w:cs="Times New Roman"/>
          </w:rPr>
          <w:delText xml:space="preserve">is </w:delText>
        </w:r>
      </w:del>
      <w:del w:id="127" w:author="Martin, Greta Katherine" w:date="2025-04-02T09:45:00Z" w16du:dateUtc="2025-04-02T13:45:00Z">
        <w:r w:rsidR="00024A18" w:rsidDel="006648D7">
          <w:rPr>
            <w:rFonts w:ascii="Times New Roman" w:hAnsi="Times New Roman" w:cs="Times New Roman"/>
          </w:rPr>
          <w:delText xml:space="preserve">metric. </w:delText>
        </w:r>
      </w:del>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 xml:space="preserve">l Human </w:t>
      </w:r>
      <w:r w:rsidR="00A92750">
        <w:rPr>
          <w:rFonts w:ascii="Times New Roman" w:hAnsi="Times New Roman" w:cs="Times New Roman"/>
        </w:rPr>
        <w:lastRenderedPageBreak/>
        <w:t>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53813506"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 xml:space="preserve">of deaths related to insufficient green area using the </w:t>
      </w:r>
      <w:r w:rsidR="00E32FAA" w:rsidRPr="00620701">
        <w:rPr>
          <w:color w:val="156082" w:themeColor="accent1"/>
          <w:shd w:val="clear" w:color="auto" w:fill="FFFFFF"/>
          <w:rPrChange w:id="128" w:author="Martin, Greta Katherine" w:date="2025-03-27T12:46:00Z" w16du:dateUtc="2025-03-27T16:46:00Z">
            <w:rPr>
              <w:color w:val="000000" w:themeColor="text1"/>
              <w:shd w:val="clear" w:color="auto" w:fill="FFFFFF"/>
            </w:rPr>
          </w:rPrChange>
        </w:rPr>
        <w:t xml:space="preserve">hazard ratio </w:t>
      </w:r>
      <w:r w:rsidR="00E32FAA">
        <w:rPr>
          <w:color w:val="000000" w:themeColor="text1"/>
          <w:shd w:val="clear" w:color="auto" w:fill="FFFFFF"/>
        </w:rPr>
        <w:t>(</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79A014B6"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B050E8" w:rsidRPr="00B050E8">
        <w:rPr>
          <w:rFonts w:ascii="Times New Roman" w:hAnsi="Times New Roman" w:cs="Times New Roman"/>
          <w:color w:val="000000"/>
          <w:vertAlign w:val="superscript"/>
        </w:rPr>
        <w:t>9</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1739D513"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B050E8">
        <w:rPr>
          <w:i w:val="0"/>
          <w:iCs w:val="0"/>
        </w:rPr>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B050E8" w:rsidRPr="00B050E8">
        <w:rPr>
          <w:color w:val="000000"/>
          <w:vertAlign w:val="superscript"/>
        </w:rPr>
        <w:t>34</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B050E8">
        <w:rPr>
          <w:i w:val="0"/>
          <w:iCs w:val="0"/>
        </w:rPr>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B050E8" w:rsidRPr="00B050E8">
        <w:rPr>
          <w:color w:val="000000"/>
          <w:vertAlign w:val="superscript"/>
        </w:rPr>
        <w:t>35</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2152C2C5"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RvaAKQDF","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B050E8" w:rsidRPr="00B050E8">
        <w:rPr>
          <w:rFonts w:ascii="Times New Roman" w:hAnsi="Times New Roman" w:cs="Times New Roman"/>
          <w:vertAlign w:val="superscript"/>
        </w:rPr>
        <w:t>36</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STzXovLg","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B050E8" w:rsidRPr="00B050E8">
        <w:rPr>
          <w:rFonts w:ascii="Times New Roman" w:hAnsi="Times New Roman" w:cs="Times New Roman"/>
          <w:vertAlign w:val="superscript"/>
        </w:rPr>
        <w:t>37</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JPlTTysR","properties":{"formattedCitation":"\\super 36\\nosupersub{}","plainCitation":"36","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B050E8" w:rsidRPr="00B050E8">
        <w:rPr>
          <w:rFonts w:ascii="Times New Roman" w:hAnsi="Times New Roman" w:cs="Times New Roman"/>
          <w:vertAlign w:val="superscript"/>
        </w:rPr>
        <w:t>36</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w:t>
      </w:r>
      <w:r w:rsidR="00E95922" w:rsidRPr="001F69F2">
        <w:rPr>
          <w:rFonts w:ascii="Times New Roman" w:hAnsi="Times New Roman" w:cs="Times New Roman"/>
        </w:rPr>
        <w:lastRenderedPageBreak/>
        <w:t>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B050E8">
        <w:rPr>
          <w:rFonts w:ascii="Times New Roman" w:hAnsi="Times New Roman" w:cs="Times New Roman"/>
        </w:rPr>
        <w:instrText xml:space="preserve"> ADDIN ZOTERO_ITEM CSL_CITATION {"citationID":"TX8V9wGh","properties":{"formattedCitation":"\\super 37\\nosupersub{}","plainCitation":"37","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B050E8" w:rsidRPr="00B050E8">
        <w:rPr>
          <w:rFonts w:ascii="Times New Roman" w:hAnsi="Times New Roman" w:cs="Times New Roman"/>
          <w:vertAlign w:val="superscript"/>
        </w:rPr>
        <w:t>37</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75A5A3E6"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4F1B5A">
        <w:rPr>
          <w:rFonts w:ascii="Times New Roman" w:hAnsi="Times New Roman" w:cs="Times New Roman"/>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lastRenderedPageBreak/>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512CA122"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ins w:id="129" w:author="Martin, Greta Katherine" w:date="2025-03-27T12:46:00Z" w16du:dateUtc="2025-03-27T16:46:00Z">
        <w:r w:rsidR="00620701">
          <w:rPr>
            <w:rFonts w:ascii="Times New Roman" w:hAnsi="Times New Roman" w:cs="Times New Roman"/>
            <w:i/>
            <w:iCs/>
          </w:rPr>
          <w:t>Each dot represents a city, colored by g</w:t>
        </w:r>
      </w:ins>
      <w:ins w:id="130" w:author="Martin, Greta Katherine" w:date="2025-03-27T12:47:00Z" w16du:dateUtc="2025-03-27T16:47:00Z">
        <w:r w:rsidR="00620701">
          <w:rPr>
            <w:rFonts w:ascii="Times New Roman" w:hAnsi="Times New Roman" w:cs="Times New Roman"/>
            <w:i/>
            <w:iCs/>
          </w:rPr>
          <w:t>eographic region.</w:t>
        </w:r>
      </w:ins>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lastRenderedPageBreak/>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7FEE9473" w14:textId="77777777" w:rsidR="004F541A" w:rsidRDefault="004F541A" w:rsidP="007E27F5">
      <w:pPr>
        <w:rPr>
          <w:ins w:id="131" w:author="Martin, Greta Katherine" w:date="2025-03-27T12:24:00Z" w16du:dateUtc="2025-03-27T16:24:00Z"/>
          <w:rFonts w:ascii="Times New Roman" w:hAnsi="Times New Roman" w:cs="Times New Roman"/>
          <w:b/>
          <w:bCs/>
          <w:i/>
          <w:iCs/>
        </w:rPr>
      </w:pPr>
    </w:p>
    <w:p w14:paraId="018DF7FB" w14:textId="267369D9"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w:t>
      </w:r>
      <w:ins w:id="132" w:author="Martin, Greta Katherine" w:date="2025-03-27T12:47:00Z" w16du:dateUtc="2025-03-27T16:47:00Z">
        <w:r w:rsidR="00A91321" w:rsidRPr="00A91321">
          <w:rPr>
            <w:rFonts w:ascii="Times New Roman" w:hAnsi="Times New Roman" w:cs="Times New Roman"/>
            <w:i/>
            <w:iCs/>
          </w:rPr>
          <w:t xml:space="preserve"> </w:t>
        </w:r>
        <w:r w:rsidR="00A91321">
          <w:rPr>
            <w:rFonts w:ascii="Times New Roman" w:hAnsi="Times New Roman" w:cs="Times New Roman"/>
            <w:i/>
            <w:iCs/>
          </w:rPr>
          <w:t>Each dot represents a city, colored by climate classification.</w:t>
        </w:r>
      </w:ins>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133496"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w:t>
      </w:r>
      <w:del w:id="133" w:author="Martin, Greta Katherine" w:date="2025-03-27T12:48:00Z" w16du:dateUtc="2025-03-27T16:48:00Z">
        <w:r w:rsidR="00DD7A8E" w:rsidDel="00A138ED">
          <w:rPr>
            <w:rFonts w:ascii="Times New Roman" w:hAnsi="Times New Roman" w:cs="Times New Roman"/>
          </w:rPr>
          <w:delText xml:space="preserve"> </w:delText>
        </w:r>
      </w:del>
      <w:ins w:id="134" w:author="Martin, Greta Katherine" w:date="2025-03-27T12:48:00Z" w16du:dateUtc="2025-03-27T16:48:00Z">
        <w:r w:rsidR="00A138ED">
          <w:rPr>
            <w:rFonts w:ascii="Times New Roman" w:hAnsi="Times New Roman" w:cs="Times New Roman"/>
          </w:rPr>
          <w:t xml:space="preserve"> 0.13, </w:t>
        </w:r>
      </w:ins>
      <w:r w:rsidR="00DD7A8E">
        <w:rPr>
          <w:rFonts w:ascii="Times New Roman" w:hAnsi="Times New Roman" w:cs="Times New Roman"/>
        </w:rPr>
        <w:t>8.52</w:t>
      </w:r>
      <w:del w:id="135" w:author="Martin, Greta Katherine" w:date="2025-03-27T12:48:00Z" w16du:dateUtc="2025-03-27T16:48:00Z">
        <w:r w:rsidR="00DD7A8E" w:rsidDel="00A138ED">
          <w:rPr>
            <w:rFonts w:ascii="Times New Roman" w:hAnsi="Times New Roman" w:cs="Times New Roman"/>
          </w:rPr>
          <w:delText>, 0.13</w:delText>
        </w:r>
      </w:del>
      <w:r w:rsidR="00DD7A8E">
        <w:rPr>
          <w:rFonts w:ascii="Times New Roman" w:hAnsi="Times New Roman" w:cs="Times New Roman"/>
        </w:rPr>
        <w:t>)</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w:t>
      </w:r>
      <w:r w:rsidR="000E0AD4">
        <w:rPr>
          <w:rFonts w:ascii="Times New Roman" w:hAnsi="Times New Roman" w:cs="Times New Roman"/>
        </w:rPr>
        <w:lastRenderedPageBreak/>
        <w:t>deaths per 100,000 in Shiyan,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3CCB97AC"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r w:rsidR="00E445DA">
        <w:rPr>
          <w:rFonts w:ascii="Times New Roman" w:hAnsi="Times New Roman" w:cs="Times New Roman"/>
        </w:rPr>
        <w:t xml:space="preserve">Brochu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E34A08" w:rsidRPr="00E34A08">
        <w:rPr>
          <w:rFonts w:ascii="Times New Roman" w:hAnsi="Times New Roman" w:cs="Times New Roman"/>
          <w:vertAlign w:val="superscript"/>
        </w:rPr>
        <w:t>19</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34A08" w:rsidRPr="00E34A08">
        <w:rPr>
          <w:rFonts w:ascii="Times New Roman" w:hAnsi="Times New Roman" w:cs="Times New Roman"/>
          <w:vertAlign w:val="superscript"/>
        </w:rPr>
        <w:t>20</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r>
        <w:rPr>
          <w:rFonts w:ascii="Times New Roman" w:hAnsi="Times New Roman" w:cs="Times New Roman"/>
        </w:rPr>
        <w:t xml:space="preserve">Brochu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28D46362" w14:textId="0631781E" w:rsidR="00B050E8" w:rsidRDefault="00190084" w:rsidP="00551D54">
      <w:pPr>
        <w:rPr>
          <w:ins w:id="136" w:author="Martin, Greta Katherine" w:date="2025-04-02T15:04:00Z" w16du:dateUtc="2025-04-02T19:04:00Z"/>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w:t>
      </w:r>
      <w:del w:id="137" w:author="Martin, Greta Katherine" w:date="2025-04-02T15:05:00Z" w16du:dateUtc="2025-04-02T19:05:00Z">
        <w:r w:rsidDel="00B050E8">
          <w:rPr>
            <w:rFonts w:ascii="Times New Roman" w:hAnsi="Times New Roman" w:cs="Times New Roman"/>
          </w:rPr>
          <w:delText xml:space="preserve"> </w:delText>
        </w:r>
      </w:del>
      <w:ins w:id="138" w:author="Martin, Greta Katherine" w:date="2025-04-02T15:05:00Z" w16du:dateUtc="2025-04-02T19:05:00Z">
        <w:r w:rsidR="00B050E8">
          <w:rPr>
            <w:rFonts w:ascii="Times New Roman" w:hAnsi="Times New Roman" w:cs="Times New Roman"/>
          </w:rPr>
          <w:t xml:space="preserve"> </w:t>
        </w:r>
      </w:ins>
      <w:r>
        <w:rPr>
          <w:rFonts w:ascii="Times New Roman" w:hAnsi="Times New Roman" w:cs="Times New Roman"/>
        </w:rPr>
        <w:t xml:space="preserve">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 xml:space="preserve">levels. </w:t>
      </w:r>
      <w:ins w:id="139" w:author="Martin, Greta Katherine" w:date="2025-04-02T15:05:00Z" w16du:dateUtc="2025-04-02T19:05:00Z">
        <w:r w:rsidR="00B050E8">
          <w:rPr>
            <w:rFonts w:ascii="Times New Roman" w:hAnsi="Times New Roman" w:cs="Times New Roman"/>
          </w:rPr>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ins>
      <w:ins w:id="140" w:author="Martin, Greta Katherine" w:date="2025-04-02T15:09:00Z" w16du:dateUtc="2025-04-02T19:09:00Z">
        <w:r w:rsidR="00B050E8">
          <w:rPr>
            <w:rFonts w:ascii="Times New Roman" w:hAnsi="Times New Roman" w:cs="Times New Roman"/>
          </w:rPr>
          <w:t>. Furthermore, the timescale on which exposure to higher levels of NDVI improves health is unknown. The studies included in the meta-analysis range in follow-up ti</w:t>
        </w:r>
      </w:ins>
      <w:ins w:id="141" w:author="Martin, Greta Katherine" w:date="2025-04-02T15:10:00Z" w16du:dateUtc="2025-04-02T19:10:00Z">
        <w:r w:rsidR="00B050E8">
          <w:rPr>
            <w:rFonts w:ascii="Times New Roman" w:hAnsi="Times New Roman" w:cs="Times New Roman"/>
          </w:rPr>
          <w:t xml:space="preserve">me from four to 18 years. </w:t>
        </w:r>
      </w:ins>
      <w:ins w:id="142" w:author="Martin, Greta Katherine" w:date="2025-04-02T15:11:00Z" w16du:dateUtc="2025-04-02T19:11:00Z">
        <w:r w:rsidR="00116098">
          <w:rPr>
            <w:rFonts w:ascii="Times New Roman" w:hAnsi="Times New Roman" w:cs="Times New Roman"/>
          </w:rPr>
          <w:t>If the changes</w:t>
        </w:r>
      </w:ins>
      <w:ins w:id="143" w:author="Martin, Greta Katherine" w:date="2025-04-02T15:12:00Z" w16du:dateUtc="2025-04-02T19:12:00Z">
        <w:r w:rsidR="00116098">
          <w:rPr>
            <w:rFonts w:ascii="Times New Roman" w:hAnsi="Times New Roman" w:cs="Times New Roman"/>
          </w:rPr>
          <w:t xml:space="preserve"> in NDVI across the two time periods do not reflect true trends but rather temporary increases or decreases, our results will not </w:t>
        </w:r>
      </w:ins>
      <w:ins w:id="144" w:author="Martin, Greta Katherine" w:date="2025-04-02T15:13:00Z" w16du:dateUtc="2025-04-02T19:13:00Z">
        <w:r w:rsidR="00116098">
          <w:rPr>
            <w:rFonts w:ascii="Times New Roman" w:hAnsi="Times New Roman" w:cs="Times New Roman"/>
          </w:rPr>
          <w:t>be applicable to future heath projections.</w:t>
        </w:r>
      </w:ins>
    </w:p>
    <w:p w14:paraId="4BAED56C" w14:textId="77777777" w:rsidR="00B050E8" w:rsidRDefault="00B050E8" w:rsidP="00551D54">
      <w:pPr>
        <w:rPr>
          <w:ins w:id="145" w:author="Martin, Greta Katherine" w:date="2025-04-02T15:04:00Z" w16du:dateUtc="2025-04-02T19:04:00Z"/>
          <w:rFonts w:ascii="Times New Roman" w:hAnsi="Times New Roman" w:cs="Times New Roman"/>
        </w:rPr>
      </w:pPr>
    </w:p>
    <w:p w14:paraId="5DAB37FE" w14:textId="7C72658D" w:rsidR="008C3F1F" w:rsidRDefault="00190084" w:rsidP="00551D54">
      <w:pPr>
        <w:rPr>
          <w:rFonts w:ascii="Times New Roman" w:hAnsi="Times New Roman" w:cs="Times New Roman"/>
        </w:rPr>
      </w:pPr>
      <w:r>
        <w:rPr>
          <w:rFonts w:ascii="Times New Roman" w:hAnsi="Times New Roman" w:cs="Times New Roman"/>
        </w:rPr>
        <w:t>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73D54A5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w:t>
      </w:r>
      <w:ins w:id="146" w:author="Martin, Greta Katherine" w:date="2025-03-27T12:16:00Z" w16du:dateUtc="2025-03-27T16:16:00Z">
        <w:r w:rsidR="00AD04B4">
          <w:rPr>
            <w:rFonts w:ascii="Times New Roman" w:hAnsi="Times New Roman" w:cs="Times New Roman"/>
          </w:rPr>
          <w:t xml:space="preserve"> </w:t>
        </w:r>
      </w:ins>
      <w:ins w:id="147" w:author="Martin, Greta Katherine" w:date="2025-03-27T12:17:00Z" w16du:dateUtc="2025-03-27T16:17:00Z">
        <w:r w:rsidR="00AD04B4">
          <w:rPr>
            <w:rFonts w:ascii="Times New Roman" w:hAnsi="Times New Roman" w:cs="Times New Roman"/>
          </w:rPr>
          <w:t xml:space="preserve">Urbanization in the past decade could also </w:t>
        </w:r>
        <w:r w:rsidR="004F541A">
          <w:rPr>
            <w:rFonts w:ascii="Times New Roman" w:hAnsi="Times New Roman" w:cs="Times New Roman"/>
          </w:rPr>
          <w:t xml:space="preserve">contribute to these changes, as </w:t>
        </w:r>
      </w:ins>
      <w:ins w:id="148" w:author="Martin, Greta Katherine" w:date="2025-03-27T12:18:00Z" w16du:dateUtc="2025-03-27T16:18:00Z">
        <w:r w:rsidR="004F541A">
          <w:rPr>
            <w:rFonts w:ascii="Times New Roman" w:hAnsi="Times New Roman" w:cs="Times New Roman"/>
          </w:rPr>
          <w:t>we used a consistent urban boundary definition across the ten-year period, however cities may have grown and morphed over this time.</w:t>
        </w:r>
      </w:ins>
      <w:r w:rsidR="008929AF">
        <w:rPr>
          <w:rFonts w:ascii="Times New Roman" w:hAnsi="Times New Roman" w:cs="Times New Roman"/>
        </w:rPr>
        <w:t xml:space="preserve">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lastRenderedPageBreak/>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t>References</w:t>
      </w:r>
    </w:p>
    <w:p w14:paraId="2F307F49" w14:textId="77777777" w:rsidR="00B37854" w:rsidRPr="00E150CA" w:rsidRDefault="00B37854" w:rsidP="00FA2EC9">
      <w:pPr>
        <w:rPr>
          <w:rFonts w:ascii="Times New Roman" w:hAnsi="Times New Roman" w:cs="Times New Roman"/>
          <w:b/>
          <w:bCs/>
        </w:rPr>
      </w:pPr>
    </w:p>
    <w:p w14:paraId="4F46C11B" w14:textId="5C28C6BC" w:rsidR="003057CF" w:rsidRPr="00E150CA" w:rsidRDefault="001E1F53" w:rsidP="00B37854">
      <w:pPr>
        <w:rPr>
          <w:rFonts w:ascii="Times New Roman" w:hAnsi="Times New Roman" w:cs="Times New Roman"/>
        </w:rPr>
      </w:pPr>
      <w:r>
        <w:rPr>
          <w:rFonts w:ascii="Times New Roman" w:hAnsi="Times New Roman" w:cs="Times New Roman"/>
        </w:rPr>
        <w:t xml:space="preserve"> </w:t>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0E6B29" w14:textId="77777777" w:rsidR="00813849" w:rsidRDefault="00813849" w:rsidP="00C814B5">
      <w:r>
        <w:separator/>
      </w:r>
    </w:p>
  </w:endnote>
  <w:endnote w:type="continuationSeparator" w:id="0">
    <w:p w14:paraId="03A994BD" w14:textId="77777777" w:rsidR="00813849" w:rsidRDefault="00813849"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A7E547" w14:textId="77777777" w:rsidR="00813849" w:rsidRDefault="00813849" w:rsidP="00C814B5">
      <w:r>
        <w:separator/>
      </w:r>
    </w:p>
  </w:footnote>
  <w:footnote w:type="continuationSeparator" w:id="0">
    <w:p w14:paraId="6DCAED36" w14:textId="77777777" w:rsidR="00813849" w:rsidRDefault="00813849"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6098"/>
    <w:rsid w:val="00120B9A"/>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1F53"/>
    <w:rsid w:val="001E26CD"/>
    <w:rsid w:val="001E50F9"/>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308B"/>
    <w:rsid w:val="005E3961"/>
    <w:rsid w:val="005E459E"/>
    <w:rsid w:val="005E52ED"/>
    <w:rsid w:val="005F0FBD"/>
    <w:rsid w:val="005F2425"/>
    <w:rsid w:val="005F46DB"/>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13849"/>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134DC"/>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5</Pages>
  <Words>20823</Words>
  <Characters>118695</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3</cp:revision>
  <cp:lastPrinted>2025-02-18T18:29:00Z</cp:lastPrinted>
  <dcterms:created xsi:type="dcterms:W3CDTF">2025-02-18T18:29:00Z</dcterms:created>
  <dcterms:modified xsi:type="dcterms:W3CDTF">2025-04-0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2t6vwD"/&gt;&lt;style id="http://www.zotero.org/styles/american-medical-association" hasBibliography="1" bibliographyStyleHasBeenSet="1"/&gt;&lt;prefs&gt;&lt;pref name="fieldType" value="Field"/&gt;&lt;/prefs&gt;&lt;/data&gt;</vt:lpwstr>
  </property>
</Properties>
</file>